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4149D" w:rsidRPr="005823A1" w:rsidRDefault="006001B9" w:rsidP="00FE27FB">
      <w:pPr>
        <w:spacing w:after="0"/>
        <w:jc w:val="center"/>
        <w:rPr>
          <w:rFonts w:asciiTheme="majorBidi" w:hAnsiTheme="majorBidi" w:cstheme="majorBidi"/>
          <w:b/>
          <w:bCs/>
          <w:sz w:val="32"/>
          <w:szCs w:val="32"/>
        </w:rPr>
      </w:pPr>
      <w:r w:rsidRPr="005823A1">
        <w:rPr>
          <w:rFonts w:asciiTheme="majorBidi" w:hAnsiTheme="majorBidi" w:cstheme="majorBidi"/>
          <w:b/>
          <w:bCs/>
          <w:sz w:val="32"/>
          <w:szCs w:val="32"/>
        </w:rPr>
        <w:t xml:space="preserve">200 </w:t>
      </w:r>
      <w:r w:rsidRPr="005823A1">
        <w:rPr>
          <w:rFonts w:asciiTheme="majorBidi" w:hAnsiTheme="majorBidi" w:cstheme="majorBidi"/>
          <w:b/>
          <w:bCs/>
          <w:sz w:val="32"/>
          <w:szCs w:val="32"/>
          <w:cs/>
        </w:rPr>
        <w:t>จานอาหารต้านมะเร็ง</w:t>
      </w:r>
    </w:p>
    <w:p w:rsidR="006001B9" w:rsidRPr="005823A1" w:rsidRDefault="00FE27FB" w:rsidP="00FE27FB">
      <w:pPr>
        <w:pStyle w:val="a3"/>
        <w:numPr>
          <w:ilvl w:val="0"/>
          <w:numId w:val="2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5823A1">
        <w:rPr>
          <w:rFonts w:asciiTheme="majorBidi" w:hAnsiTheme="majorBidi" w:cstheme="majorBidi" w:hint="cs"/>
          <w:b/>
          <w:bCs/>
          <w:sz w:val="32"/>
          <w:szCs w:val="32"/>
          <w:cs/>
        </w:rPr>
        <w:t xml:space="preserve">ซุปผักรวม </w:t>
      </w:r>
      <w:r w:rsidRPr="005823A1">
        <w:rPr>
          <w:rFonts w:asciiTheme="majorBidi" w:hAnsiTheme="majorBidi" w:cstheme="majorBidi"/>
          <w:b/>
          <w:bCs/>
          <w:sz w:val="32"/>
          <w:szCs w:val="32"/>
        </w:rPr>
        <w:t>1</w:t>
      </w:r>
    </w:p>
    <w:p w:rsidR="00FE27FB" w:rsidRPr="005823A1" w:rsidRDefault="00FE27FB" w:rsidP="00FE27FB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5823A1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FE27FB" w:rsidRDefault="00FE27FB" w:rsidP="00FE27FB">
      <w:pPr>
        <w:pStyle w:val="a3"/>
        <w:numPr>
          <w:ilvl w:val="0"/>
          <w:numId w:val="3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แค</w:t>
      </w:r>
      <w:proofErr w:type="spellStart"/>
      <w:r>
        <w:rPr>
          <w:rFonts w:asciiTheme="majorBidi" w:hAnsiTheme="majorBidi" w:cstheme="majorBidi" w:hint="cs"/>
          <w:sz w:val="32"/>
          <w:szCs w:val="32"/>
          <w:cs/>
        </w:rPr>
        <w:t>รอท</w:t>
      </w:r>
      <w:proofErr w:type="spellEnd"/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FE27FB" w:rsidRDefault="00FE27FB" w:rsidP="00FE27FB">
      <w:pPr>
        <w:pStyle w:val="a3"/>
        <w:numPr>
          <w:ilvl w:val="0"/>
          <w:numId w:val="3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ัวไชเท้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FE27FB" w:rsidRDefault="00FE27FB" w:rsidP="00FE27FB">
      <w:pPr>
        <w:pStyle w:val="a3"/>
        <w:numPr>
          <w:ilvl w:val="0"/>
          <w:numId w:val="3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้านขึ้นฉ่ายฝรั่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FE27FB" w:rsidRDefault="00FE27FB" w:rsidP="00FE27FB">
      <w:pPr>
        <w:pStyle w:val="a3"/>
        <w:numPr>
          <w:ilvl w:val="0"/>
          <w:numId w:val="3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ันฝรั่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FE27FB" w:rsidRDefault="00FE27FB" w:rsidP="00FE27FB">
      <w:pPr>
        <w:pStyle w:val="a3"/>
        <w:numPr>
          <w:ilvl w:val="0"/>
          <w:numId w:val="3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ฝรั่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FE27FB" w:rsidRDefault="00FE27FB" w:rsidP="00FE27FB">
      <w:pPr>
        <w:pStyle w:val="a3"/>
        <w:numPr>
          <w:ilvl w:val="0"/>
          <w:numId w:val="3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ซุปโพแทสเซ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4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FE27FB" w:rsidRDefault="00FE27FB" w:rsidP="00FE27FB">
      <w:pPr>
        <w:pStyle w:val="a3"/>
        <w:numPr>
          <w:ilvl w:val="0"/>
          <w:numId w:val="3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กลือป่น พริกไทยป่น</w:t>
      </w:r>
    </w:p>
    <w:p w:rsidR="00FE27FB" w:rsidRDefault="00FE27FB" w:rsidP="00FE27FB">
      <w:pPr>
        <w:pStyle w:val="a3"/>
        <w:numPr>
          <w:ilvl w:val="0"/>
          <w:numId w:val="3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ผักชีสับละเอีย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FE27FB" w:rsidRDefault="00FE27FB" w:rsidP="00FE27FB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FE27FB" w:rsidRPr="005823A1" w:rsidRDefault="002F15CF" w:rsidP="00FE27FB">
      <w:pPr>
        <w:pStyle w:val="a3"/>
        <w:numPr>
          <w:ilvl w:val="0"/>
          <w:numId w:val="2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5823A1">
        <w:rPr>
          <w:rFonts w:asciiTheme="majorBidi" w:hAnsiTheme="majorBidi" w:cstheme="majorBidi" w:hint="cs"/>
          <w:b/>
          <w:bCs/>
          <w:sz w:val="32"/>
          <w:szCs w:val="32"/>
          <w:cs/>
        </w:rPr>
        <w:t xml:space="preserve">ซุปผักรวม </w:t>
      </w:r>
      <w:r w:rsidRPr="005823A1">
        <w:rPr>
          <w:rFonts w:asciiTheme="majorBidi" w:hAnsiTheme="majorBidi" w:cstheme="majorBidi"/>
          <w:b/>
          <w:bCs/>
          <w:sz w:val="32"/>
          <w:szCs w:val="32"/>
        </w:rPr>
        <w:t>2</w:t>
      </w:r>
    </w:p>
    <w:p w:rsidR="002F15CF" w:rsidRPr="005823A1" w:rsidRDefault="002F15CF" w:rsidP="002F15CF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5823A1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2F15CF" w:rsidRDefault="002F15CF" w:rsidP="002F15CF">
      <w:pPr>
        <w:pStyle w:val="a3"/>
        <w:numPr>
          <w:ilvl w:val="0"/>
          <w:numId w:val="4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เขือเทศ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2F15CF" w:rsidRDefault="002F15CF" w:rsidP="002F15CF">
      <w:pPr>
        <w:pStyle w:val="a3"/>
        <w:numPr>
          <w:ilvl w:val="0"/>
          <w:numId w:val="4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ถั่วแข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2F15CF" w:rsidRDefault="002F15CF" w:rsidP="002F15CF">
      <w:pPr>
        <w:pStyle w:val="a3"/>
        <w:numPr>
          <w:ilvl w:val="0"/>
          <w:numId w:val="4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ใหญ่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หัว</w:t>
      </w:r>
    </w:p>
    <w:p w:rsidR="002F15CF" w:rsidRDefault="002F15CF" w:rsidP="002F15CF">
      <w:pPr>
        <w:pStyle w:val="a3"/>
        <w:numPr>
          <w:ilvl w:val="0"/>
          <w:numId w:val="4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ันฝรั่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-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หัว</w:t>
      </w:r>
    </w:p>
    <w:p w:rsidR="002F15CF" w:rsidRDefault="002F15CF" w:rsidP="002F15CF">
      <w:pPr>
        <w:pStyle w:val="a3"/>
        <w:numPr>
          <w:ilvl w:val="0"/>
          <w:numId w:val="4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้านขึ้นฉ่ายฝรั่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้านสับละเอียด</w:t>
      </w:r>
    </w:p>
    <w:p w:rsidR="002F15CF" w:rsidRDefault="002F15CF" w:rsidP="002F15CF">
      <w:pPr>
        <w:pStyle w:val="a3"/>
        <w:numPr>
          <w:ilvl w:val="0"/>
          <w:numId w:val="4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หวานสั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2F15CF" w:rsidRDefault="00085EBE" w:rsidP="002F15CF">
      <w:pPr>
        <w:pStyle w:val="a3"/>
        <w:numPr>
          <w:ilvl w:val="0"/>
          <w:numId w:val="4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ซุปโ</w:t>
      </w:r>
      <w:r w:rsidR="002F15CF">
        <w:rPr>
          <w:rFonts w:asciiTheme="majorBidi" w:hAnsiTheme="majorBidi" w:cstheme="majorBidi" w:hint="cs"/>
          <w:sz w:val="32"/>
          <w:szCs w:val="32"/>
          <w:cs/>
        </w:rPr>
        <w:t>พแทสเซียม</w:t>
      </w:r>
      <w:r w:rsidR="002F15CF">
        <w:rPr>
          <w:rFonts w:asciiTheme="majorBidi" w:hAnsiTheme="majorBidi" w:cstheme="majorBidi" w:hint="cs"/>
          <w:sz w:val="32"/>
          <w:szCs w:val="32"/>
          <w:cs/>
        </w:rPr>
        <w:tab/>
      </w:r>
      <w:r w:rsidR="002F15CF">
        <w:rPr>
          <w:rFonts w:asciiTheme="majorBidi" w:hAnsiTheme="majorBidi" w:cstheme="majorBidi" w:hint="cs"/>
          <w:sz w:val="32"/>
          <w:szCs w:val="32"/>
          <w:cs/>
        </w:rPr>
        <w:tab/>
      </w:r>
      <w:r w:rsidR="002F15CF">
        <w:rPr>
          <w:rFonts w:asciiTheme="majorBidi" w:hAnsiTheme="majorBidi" w:cstheme="majorBidi" w:hint="cs"/>
          <w:sz w:val="32"/>
          <w:szCs w:val="32"/>
          <w:cs/>
        </w:rPr>
        <w:tab/>
      </w:r>
      <w:r w:rsidR="002F15CF">
        <w:rPr>
          <w:rFonts w:asciiTheme="majorBidi" w:hAnsiTheme="majorBidi" w:cstheme="majorBidi"/>
          <w:sz w:val="32"/>
          <w:szCs w:val="32"/>
        </w:rPr>
        <w:t>960</w:t>
      </w:r>
      <w:r w:rsidR="002F15CF">
        <w:rPr>
          <w:rFonts w:asciiTheme="majorBidi" w:hAnsiTheme="majorBidi" w:cstheme="majorBidi"/>
          <w:sz w:val="32"/>
          <w:szCs w:val="32"/>
        </w:rPr>
        <w:tab/>
      </w:r>
      <w:r w:rsidR="002F15CF">
        <w:rPr>
          <w:rFonts w:asciiTheme="majorBidi" w:hAnsiTheme="majorBidi" w:cstheme="majorBidi" w:hint="cs"/>
          <w:sz w:val="32"/>
          <w:szCs w:val="32"/>
          <w:cs/>
        </w:rPr>
        <w:t>ซีซี</w:t>
      </w:r>
    </w:p>
    <w:p w:rsidR="00411703" w:rsidRDefault="002F15CF" w:rsidP="002F15CF">
      <w:pPr>
        <w:pStyle w:val="a3"/>
        <w:numPr>
          <w:ilvl w:val="0"/>
          <w:numId w:val="4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ปรุงรสด้วย</w:t>
      </w:r>
      <w:r w:rsidR="00411703">
        <w:rPr>
          <w:rFonts w:asciiTheme="majorBidi" w:hAnsiTheme="majorBidi" w:cstheme="majorBidi" w:hint="cs"/>
          <w:sz w:val="32"/>
          <w:szCs w:val="32"/>
          <w:cs/>
        </w:rPr>
        <w:t xml:space="preserve"> </w:t>
      </w:r>
      <w:r>
        <w:rPr>
          <w:rFonts w:asciiTheme="majorBidi" w:hAnsiTheme="majorBidi" w:cstheme="majorBidi" w:hint="cs"/>
          <w:sz w:val="32"/>
          <w:szCs w:val="32"/>
          <w:cs/>
        </w:rPr>
        <w:t>พริกไทย</w:t>
      </w:r>
      <w:r w:rsidR="00411703">
        <w:rPr>
          <w:rFonts w:asciiTheme="majorBidi" w:hAnsiTheme="majorBidi" w:cstheme="majorBidi" w:hint="cs"/>
          <w:sz w:val="32"/>
          <w:szCs w:val="32"/>
          <w:cs/>
        </w:rPr>
        <w:t xml:space="preserve"> </w:t>
      </w:r>
      <w:r>
        <w:rPr>
          <w:rFonts w:asciiTheme="majorBidi" w:hAnsiTheme="majorBidi" w:cstheme="majorBidi" w:hint="cs"/>
          <w:sz w:val="32"/>
          <w:szCs w:val="32"/>
          <w:cs/>
        </w:rPr>
        <w:t>เกลือ</w:t>
      </w:r>
    </w:p>
    <w:p w:rsidR="00411703" w:rsidRDefault="00411703" w:rsidP="00411703">
      <w:pPr>
        <w:pStyle w:val="a3"/>
        <w:spacing w:after="0"/>
        <w:ind w:left="360"/>
        <w:rPr>
          <w:rFonts w:asciiTheme="majorBidi" w:hAnsiTheme="majorBidi" w:cstheme="majorBidi"/>
          <w:sz w:val="32"/>
          <w:szCs w:val="32"/>
        </w:rPr>
      </w:pPr>
    </w:p>
    <w:p w:rsidR="00411703" w:rsidRDefault="00411703" w:rsidP="00411703">
      <w:pPr>
        <w:pStyle w:val="a3"/>
        <w:spacing w:after="0"/>
        <w:ind w:left="360"/>
        <w:rPr>
          <w:rFonts w:asciiTheme="majorBidi" w:hAnsiTheme="majorBidi" w:cstheme="majorBidi"/>
          <w:sz w:val="32"/>
          <w:szCs w:val="32"/>
        </w:rPr>
      </w:pPr>
    </w:p>
    <w:p w:rsidR="00411703" w:rsidRDefault="00411703" w:rsidP="00411703">
      <w:pPr>
        <w:pStyle w:val="a3"/>
        <w:spacing w:after="0"/>
        <w:ind w:left="360"/>
        <w:rPr>
          <w:rFonts w:asciiTheme="majorBidi" w:hAnsiTheme="majorBidi" w:cstheme="majorBidi"/>
          <w:sz w:val="32"/>
          <w:szCs w:val="32"/>
        </w:rPr>
      </w:pPr>
    </w:p>
    <w:p w:rsidR="00411703" w:rsidRDefault="00411703" w:rsidP="00411703">
      <w:pPr>
        <w:pStyle w:val="a3"/>
        <w:spacing w:after="0"/>
        <w:ind w:left="360"/>
        <w:rPr>
          <w:rFonts w:asciiTheme="majorBidi" w:hAnsiTheme="majorBidi" w:cstheme="majorBidi"/>
          <w:sz w:val="32"/>
          <w:szCs w:val="32"/>
        </w:rPr>
      </w:pPr>
    </w:p>
    <w:p w:rsidR="00ED47DE" w:rsidRDefault="00ED47DE" w:rsidP="00411703">
      <w:pPr>
        <w:pStyle w:val="a3"/>
        <w:spacing w:after="0"/>
        <w:ind w:left="360"/>
        <w:rPr>
          <w:rFonts w:asciiTheme="majorBidi" w:hAnsiTheme="majorBidi" w:cstheme="majorBidi"/>
          <w:sz w:val="32"/>
          <w:szCs w:val="32"/>
        </w:rPr>
      </w:pPr>
    </w:p>
    <w:p w:rsidR="00ED47DE" w:rsidRPr="005823A1" w:rsidRDefault="00E91113" w:rsidP="00ED47DE">
      <w:pPr>
        <w:pStyle w:val="a3"/>
        <w:numPr>
          <w:ilvl w:val="0"/>
          <w:numId w:val="2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5823A1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ข้าวต้มผักรวม</w:t>
      </w:r>
    </w:p>
    <w:p w:rsidR="00E91113" w:rsidRPr="005823A1" w:rsidRDefault="00E91113" w:rsidP="00E91113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5823A1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E91113" w:rsidRDefault="00E91113" w:rsidP="00E91113">
      <w:pPr>
        <w:pStyle w:val="a3"/>
        <w:numPr>
          <w:ilvl w:val="0"/>
          <w:numId w:val="6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้าวต้มหุงสุกแล้ว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/>
          <w:sz w:val="32"/>
          <w:szCs w:val="32"/>
        </w:rPr>
        <w:tab/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E91113" w:rsidRDefault="00E91113" w:rsidP="00E91113">
      <w:pPr>
        <w:pStyle w:val="a3"/>
        <w:numPr>
          <w:ilvl w:val="0"/>
          <w:numId w:val="6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ซุบโพแทสเซ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-4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E91113" w:rsidRDefault="00E91113" w:rsidP="00E91113">
      <w:pPr>
        <w:pStyle w:val="a3"/>
        <w:numPr>
          <w:ilvl w:val="0"/>
          <w:numId w:val="6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แค</w:t>
      </w:r>
      <w:proofErr w:type="spellStart"/>
      <w:r>
        <w:rPr>
          <w:rFonts w:asciiTheme="majorBidi" w:hAnsiTheme="majorBidi" w:cstheme="majorBidi" w:hint="cs"/>
          <w:sz w:val="32"/>
          <w:szCs w:val="32"/>
          <w:cs/>
        </w:rPr>
        <w:t>รอต</w:t>
      </w:r>
      <w:proofErr w:type="spellEnd"/>
      <w:r>
        <w:rPr>
          <w:rFonts w:asciiTheme="majorBidi" w:hAnsiTheme="majorBidi" w:cstheme="majorBidi" w:hint="cs"/>
          <w:sz w:val="32"/>
          <w:szCs w:val="32"/>
          <w:cs/>
        </w:rPr>
        <w:t>ต้มสุ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E91113" w:rsidRDefault="00E91113" w:rsidP="00E91113">
      <w:pPr>
        <w:pStyle w:val="a3"/>
        <w:numPr>
          <w:ilvl w:val="0"/>
          <w:numId w:val="6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ถั่วแขกต้มสุ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E91113" w:rsidRDefault="00E91113" w:rsidP="00E91113">
      <w:pPr>
        <w:pStyle w:val="a3"/>
        <w:numPr>
          <w:ilvl w:val="0"/>
          <w:numId w:val="6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สาหร่ายทะเล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E91113" w:rsidRDefault="00E91113" w:rsidP="00E91113">
      <w:pPr>
        <w:pStyle w:val="a3"/>
        <w:numPr>
          <w:ilvl w:val="0"/>
          <w:numId w:val="6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ซีอิ้วขาว พริกไทยปน ปรุงรส</w:t>
      </w:r>
    </w:p>
    <w:p w:rsidR="00E91113" w:rsidRDefault="00E91113" w:rsidP="00E91113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E91113" w:rsidRPr="005823A1" w:rsidRDefault="00E91113" w:rsidP="00E91113">
      <w:pPr>
        <w:pStyle w:val="a3"/>
        <w:numPr>
          <w:ilvl w:val="0"/>
          <w:numId w:val="2"/>
        </w:numPr>
        <w:spacing w:after="0"/>
        <w:rPr>
          <w:rFonts w:asciiTheme="majorBidi" w:hAnsiTheme="majorBidi" w:cstheme="majorBidi"/>
          <w:b/>
          <w:bCs/>
          <w:sz w:val="32"/>
          <w:szCs w:val="32"/>
          <w:cs/>
        </w:rPr>
      </w:pPr>
      <w:r w:rsidRPr="005823A1">
        <w:rPr>
          <w:rFonts w:asciiTheme="majorBidi" w:hAnsiTheme="majorBidi" w:cstheme="majorBidi" w:hint="cs"/>
          <w:b/>
          <w:bCs/>
          <w:sz w:val="32"/>
          <w:szCs w:val="32"/>
          <w:cs/>
        </w:rPr>
        <w:t>ข้าวต้มตำลึง</w:t>
      </w:r>
    </w:p>
    <w:p w:rsidR="002F15CF" w:rsidRPr="005823A1" w:rsidRDefault="00E91113" w:rsidP="00E91113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5823A1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E91113" w:rsidRDefault="005E7CBA" w:rsidP="00E91113">
      <w:pPr>
        <w:pStyle w:val="a3"/>
        <w:numPr>
          <w:ilvl w:val="0"/>
          <w:numId w:val="7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้าวกล้องหุงสุกแล้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5E7CBA" w:rsidRDefault="005E7CBA" w:rsidP="00E91113">
      <w:pPr>
        <w:pStyle w:val="a3"/>
        <w:numPr>
          <w:ilvl w:val="0"/>
          <w:numId w:val="7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ซุปโพแทสเซ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-4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5E7CBA" w:rsidRDefault="005E7CBA" w:rsidP="00E91113">
      <w:pPr>
        <w:pStyle w:val="a3"/>
        <w:numPr>
          <w:ilvl w:val="0"/>
          <w:numId w:val="7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ตำลึงและยอดอ่อ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5E7CBA" w:rsidRDefault="005E7CBA" w:rsidP="00E91113">
      <w:pPr>
        <w:pStyle w:val="a3"/>
        <w:numPr>
          <w:ilvl w:val="0"/>
          <w:numId w:val="7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ห็นหอ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-4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ดอก</w:t>
      </w:r>
    </w:p>
    <w:p w:rsidR="005E7CBA" w:rsidRDefault="005E7CBA" w:rsidP="00E91113">
      <w:pPr>
        <w:pStyle w:val="a3"/>
        <w:numPr>
          <w:ilvl w:val="0"/>
          <w:numId w:val="7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รากผักชี กระเทียม พริกไทยตำรวมกั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5E7CBA" w:rsidRDefault="005E7CBA" w:rsidP="00E91113">
      <w:pPr>
        <w:pStyle w:val="a3"/>
        <w:numPr>
          <w:ilvl w:val="0"/>
          <w:numId w:val="7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ซีอิ้วขาว พริกไทยดำปรุงรส</w:t>
      </w:r>
    </w:p>
    <w:p w:rsidR="005E7CBA" w:rsidRDefault="005E7CBA" w:rsidP="005E7CBA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5A7BF1" w:rsidRDefault="005A7BF1" w:rsidP="005E7CBA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5A7BF1" w:rsidRDefault="005A7BF1" w:rsidP="005E7CBA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5A7BF1" w:rsidRDefault="005A7BF1" w:rsidP="005E7CBA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5A7BF1" w:rsidRDefault="005A7BF1" w:rsidP="005E7CBA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5A7BF1" w:rsidRDefault="005A7BF1" w:rsidP="005E7CBA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5A7BF1" w:rsidRDefault="005A7BF1" w:rsidP="005E7CBA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5A7BF1" w:rsidRDefault="005A7BF1" w:rsidP="005E7CBA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5A7BF1" w:rsidRDefault="005A7BF1" w:rsidP="005E7CBA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5A7BF1" w:rsidRDefault="005A7BF1" w:rsidP="005E7CBA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5E7CBA" w:rsidRPr="005A7BF1" w:rsidRDefault="005E7CBA" w:rsidP="005E7CBA">
      <w:pPr>
        <w:pStyle w:val="a3"/>
        <w:numPr>
          <w:ilvl w:val="0"/>
          <w:numId w:val="2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5A7BF1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ข้าวยำปักษ์ใต้</w:t>
      </w:r>
    </w:p>
    <w:p w:rsidR="005E7CBA" w:rsidRPr="005A7BF1" w:rsidRDefault="005E7CBA" w:rsidP="005E7CBA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5A7BF1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5E7CBA" w:rsidRDefault="005E7CBA" w:rsidP="005E7CBA">
      <w:pPr>
        <w:pStyle w:val="a3"/>
        <w:numPr>
          <w:ilvl w:val="0"/>
          <w:numId w:val="8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้าวกล้องหุงสุกแล้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5E7CBA" w:rsidRDefault="005E7CBA" w:rsidP="005E7CBA">
      <w:pPr>
        <w:pStyle w:val="a3"/>
        <w:numPr>
          <w:ilvl w:val="0"/>
          <w:numId w:val="8"/>
        </w:numPr>
        <w:spacing w:after="0"/>
        <w:rPr>
          <w:rFonts w:asciiTheme="majorBidi" w:hAnsiTheme="majorBidi" w:cstheme="majorBidi"/>
          <w:sz w:val="32"/>
          <w:szCs w:val="32"/>
        </w:rPr>
      </w:pPr>
      <w:proofErr w:type="spellStart"/>
      <w:r>
        <w:rPr>
          <w:rFonts w:asciiTheme="majorBidi" w:hAnsiTheme="majorBidi" w:cstheme="majorBidi" w:hint="cs"/>
          <w:sz w:val="32"/>
          <w:szCs w:val="32"/>
          <w:cs/>
        </w:rPr>
        <w:t>วีทเจิร์</w:t>
      </w:r>
      <w:proofErr w:type="spellEnd"/>
      <w:r>
        <w:rPr>
          <w:rFonts w:asciiTheme="majorBidi" w:hAnsiTheme="majorBidi" w:cstheme="majorBidi" w:hint="cs"/>
          <w:sz w:val="32"/>
          <w:szCs w:val="32"/>
          <w:cs/>
        </w:rPr>
        <w:t>มอบแล้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5E7CBA" w:rsidRDefault="005E7CBA" w:rsidP="005E7CBA">
      <w:pPr>
        <w:pStyle w:val="a3"/>
        <w:numPr>
          <w:ilvl w:val="0"/>
          <w:numId w:val="8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ขี้หนูคั่วป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5E7CBA" w:rsidRDefault="005E7CBA" w:rsidP="005E7CBA">
      <w:pPr>
        <w:pStyle w:val="a3"/>
        <w:numPr>
          <w:ilvl w:val="0"/>
          <w:numId w:val="8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ผักที่ใช้ได้แก่ สะตอ ถั่วฝักยาว ถั่วพู ยอดกระถิน ฝักกระถินอ่อน ใบชะพลู ใบมะกรูด ตะไคร้ ทุกอย่างหั่นฝอย แยกไว้เป็นอย่างๆ ส้มแกะเป็นฝอยเล็กๆ ถั่วงอกล้างเด็ดราก</w:t>
      </w:r>
    </w:p>
    <w:p w:rsidR="005E7CBA" w:rsidRDefault="005E7CBA" w:rsidP="005E7CBA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5A7BF1">
        <w:rPr>
          <w:rFonts w:asciiTheme="majorBidi" w:hAnsiTheme="majorBidi" w:cstheme="majorBidi" w:hint="cs"/>
          <w:b/>
          <w:bCs/>
          <w:sz w:val="32"/>
          <w:szCs w:val="32"/>
          <w:cs/>
        </w:rPr>
        <w:t>การทำน้ำราด</w:t>
      </w:r>
    </w:p>
    <w:p w:rsidR="005A7BF1" w:rsidRPr="005A7BF1" w:rsidRDefault="005A7BF1" w:rsidP="005A7BF1">
      <w:pPr>
        <w:pStyle w:val="a3"/>
        <w:numPr>
          <w:ilvl w:val="0"/>
          <w:numId w:val="9"/>
        </w:numPr>
        <w:spacing w:after="0"/>
        <w:ind w:left="360"/>
        <w:rPr>
          <w:rFonts w:asciiTheme="majorBidi" w:hAnsiTheme="majorBidi" w:cstheme="majorBidi"/>
          <w:sz w:val="32"/>
          <w:szCs w:val="32"/>
        </w:rPr>
      </w:pPr>
      <w:r w:rsidRPr="005A7BF1">
        <w:rPr>
          <w:rFonts w:asciiTheme="majorBidi" w:hAnsiTheme="majorBidi" w:cstheme="majorBidi" w:hint="cs"/>
          <w:sz w:val="32"/>
          <w:szCs w:val="32"/>
          <w:cs/>
        </w:rPr>
        <w:t xml:space="preserve">ถั่วเน่าอย่างดีปิ้งไฟให้หอม บิเป็นชิ้นเล็ก </w:t>
      </w:r>
      <w:r w:rsidRPr="005A7BF1">
        <w:rPr>
          <w:rFonts w:asciiTheme="majorBidi" w:hAnsiTheme="majorBidi" w:cstheme="majorBidi"/>
          <w:sz w:val="32"/>
          <w:szCs w:val="32"/>
        </w:rPr>
        <w:t>2</w:t>
      </w:r>
      <w:r w:rsidRPr="005A7BF1">
        <w:rPr>
          <w:rFonts w:asciiTheme="majorBidi" w:hAnsiTheme="majorBidi" w:cstheme="majorBidi" w:hint="cs"/>
          <w:sz w:val="32"/>
          <w:szCs w:val="32"/>
          <w:cs/>
        </w:rPr>
        <w:t xml:space="preserve"> แผ่น</w:t>
      </w:r>
    </w:p>
    <w:p w:rsidR="005A7BF1" w:rsidRDefault="005A7BF1" w:rsidP="005A7BF1">
      <w:pPr>
        <w:pStyle w:val="a3"/>
        <w:numPr>
          <w:ilvl w:val="0"/>
          <w:numId w:val="9"/>
        </w:numPr>
        <w:spacing w:after="0"/>
        <w:ind w:left="360"/>
        <w:rPr>
          <w:rFonts w:asciiTheme="majorBidi" w:hAnsiTheme="majorBidi" w:cstheme="majorBidi"/>
          <w:sz w:val="32"/>
          <w:szCs w:val="32"/>
        </w:rPr>
      </w:pPr>
      <w:r w:rsidRPr="005A7BF1">
        <w:rPr>
          <w:rFonts w:asciiTheme="majorBidi" w:hAnsiTheme="majorBidi" w:cstheme="majorBidi" w:hint="cs"/>
          <w:sz w:val="32"/>
          <w:szCs w:val="32"/>
          <w:cs/>
        </w:rPr>
        <w:t>ปลาร้าเจ</w:t>
      </w:r>
      <w:r w:rsidRPr="005A7BF1">
        <w:rPr>
          <w:rFonts w:asciiTheme="majorBidi" w:hAnsiTheme="majorBidi" w:cstheme="majorBidi" w:hint="cs"/>
          <w:sz w:val="32"/>
          <w:szCs w:val="32"/>
          <w:cs/>
        </w:rPr>
        <w:tab/>
      </w:r>
      <w:r w:rsidRPr="005A7BF1">
        <w:rPr>
          <w:rFonts w:asciiTheme="majorBidi" w:hAnsiTheme="majorBidi" w:cstheme="majorBidi" w:hint="cs"/>
          <w:sz w:val="32"/>
          <w:szCs w:val="32"/>
          <w:cs/>
        </w:rPr>
        <w:tab/>
      </w:r>
      <w:r w:rsidRPr="005A7BF1">
        <w:rPr>
          <w:rFonts w:asciiTheme="majorBidi" w:hAnsiTheme="majorBidi" w:cstheme="majorBidi" w:hint="cs"/>
          <w:sz w:val="32"/>
          <w:szCs w:val="32"/>
          <w:cs/>
        </w:rPr>
        <w:tab/>
      </w:r>
      <w:r w:rsidRPr="005A7BF1">
        <w:rPr>
          <w:rFonts w:asciiTheme="majorBidi" w:hAnsiTheme="majorBidi" w:cstheme="majorBidi" w:hint="cs"/>
          <w:sz w:val="32"/>
          <w:szCs w:val="32"/>
          <w:cs/>
        </w:rPr>
        <w:tab/>
      </w:r>
      <w:r w:rsidRPr="005A7BF1">
        <w:rPr>
          <w:rFonts w:asciiTheme="majorBidi" w:hAnsiTheme="majorBidi" w:cstheme="majorBidi"/>
          <w:sz w:val="32"/>
          <w:szCs w:val="32"/>
        </w:rPr>
        <w:t>1</w:t>
      </w:r>
      <w:r w:rsidRPr="005A7BF1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5A7BF1" w:rsidRDefault="005A7BF1" w:rsidP="005A7BF1">
      <w:pPr>
        <w:pStyle w:val="a3"/>
        <w:numPr>
          <w:ilvl w:val="0"/>
          <w:numId w:val="9"/>
        </w:numPr>
        <w:spacing w:after="0"/>
        <w:ind w:left="36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ำซุบโพแทสเซ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5A7BF1" w:rsidRDefault="005A7BF1" w:rsidP="005A7BF1">
      <w:pPr>
        <w:pStyle w:val="a3"/>
        <w:numPr>
          <w:ilvl w:val="0"/>
          <w:numId w:val="9"/>
        </w:numPr>
        <w:spacing w:after="0"/>
        <w:ind w:left="36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5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หัว</w:t>
      </w:r>
    </w:p>
    <w:p w:rsidR="005A7BF1" w:rsidRDefault="005A7BF1" w:rsidP="005A7BF1">
      <w:pPr>
        <w:pStyle w:val="a3"/>
        <w:numPr>
          <w:ilvl w:val="0"/>
          <w:numId w:val="9"/>
        </w:numPr>
        <w:spacing w:after="0"/>
        <w:ind w:left="36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่าทุบพอแหล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ต้น</w:t>
      </w:r>
    </w:p>
    <w:p w:rsidR="005A7BF1" w:rsidRDefault="005A7BF1" w:rsidP="005A7BF1">
      <w:pPr>
        <w:pStyle w:val="a3"/>
        <w:numPr>
          <w:ilvl w:val="0"/>
          <w:numId w:val="9"/>
        </w:numPr>
        <w:spacing w:after="0"/>
        <w:ind w:left="36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มะกรู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5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ใบ</w:t>
      </w:r>
    </w:p>
    <w:p w:rsidR="005A7BF1" w:rsidRDefault="005A7BF1" w:rsidP="005A7BF1">
      <w:p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คี่ยวทุกอย่างเข้าด้วยกัน ปรุงรสด้วยซีอิ้วขาว น้ำตาลทรายแดง</w:t>
      </w:r>
    </w:p>
    <w:p w:rsidR="0076224B" w:rsidRDefault="0076224B" w:rsidP="005A7BF1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76224B" w:rsidRDefault="0076224B" w:rsidP="005A7BF1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76224B" w:rsidRDefault="0076224B" w:rsidP="005A7BF1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76224B" w:rsidRDefault="0076224B" w:rsidP="005A7BF1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76224B" w:rsidRDefault="0076224B" w:rsidP="005A7BF1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76224B" w:rsidRDefault="0076224B" w:rsidP="005A7BF1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76224B" w:rsidRDefault="0076224B" w:rsidP="005A7BF1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76224B" w:rsidRDefault="0076224B" w:rsidP="005A7BF1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76224B" w:rsidRDefault="0076224B" w:rsidP="005A7BF1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76224B" w:rsidRDefault="0076224B" w:rsidP="005A7BF1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76224B" w:rsidRDefault="0076224B" w:rsidP="005A7BF1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76224B" w:rsidRDefault="0076224B" w:rsidP="005A7BF1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76224B" w:rsidRPr="0076224B" w:rsidRDefault="0076224B" w:rsidP="0076224B">
      <w:pPr>
        <w:pStyle w:val="a3"/>
        <w:numPr>
          <w:ilvl w:val="0"/>
          <w:numId w:val="2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76224B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แกงเลียงผักรวม</w:t>
      </w:r>
    </w:p>
    <w:p w:rsidR="0076224B" w:rsidRPr="0076224B" w:rsidRDefault="0076224B" w:rsidP="0076224B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76224B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76224B" w:rsidRDefault="0076224B" w:rsidP="0076224B">
      <w:pPr>
        <w:pStyle w:val="a3"/>
        <w:numPr>
          <w:ilvl w:val="0"/>
          <w:numId w:val="10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ไท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76224B" w:rsidRDefault="0076224B" w:rsidP="0076224B">
      <w:pPr>
        <w:pStyle w:val="a3"/>
        <w:numPr>
          <w:ilvl w:val="0"/>
          <w:numId w:val="10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4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หัว</w:t>
      </w:r>
    </w:p>
    <w:p w:rsidR="0076224B" w:rsidRDefault="0076224B" w:rsidP="0076224B">
      <w:pPr>
        <w:pStyle w:val="a3"/>
        <w:numPr>
          <w:ilvl w:val="0"/>
          <w:numId w:val="10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ชา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ราก</w:t>
      </w:r>
    </w:p>
    <w:p w:rsidR="0076224B" w:rsidRDefault="0076224B" w:rsidP="0076224B">
      <w:pPr>
        <w:pStyle w:val="a3"/>
        <w:numPr>
          <w:ilvl w:val="0"/>
          <w:numId w:val="10"/>
        </w:numPr>
        <w:spacing w:after="0"/>
        <w:rPr>
          <w:rFonts w:asciiTheme="majorBidi" w:hAnsiTheme="majorBidi" w:cstheme="majorBidi"/>
          <w:sz w:val="32"/>
          <w:szCs w:val="32"/>
        </w:rPr>
      </w:pPr>
      <w:proofErr w:type="spellStart"/>
      <w:r>
        <w:rPr>
          <w:rFonts w:asciiTheme="majorBidi" w:hAnsiTheme="majorBidi" w:cstheme="majorBidi" w:hint="cs"/>
          <w:sz w:val="32"/>
          <w:szCs w:val="32"/>
          <w:cs/>
        </w:rPr>
        <w:t>วีท</w:t>
      </w:r>
      <w:proofErr w:type="spellEnd"/>
      <w:r>
        <w:rPr>
          <w:rFonts w:asciiTheme="majorBidi" w:hAnsiTheme="majorBidi" w:cstheme="majorBidi" w:hint="cs"/>
          <w:sz w:val="32"/>
          <w:szCs w:val="32"/>
          <w:cs/>
        </w:rPr>
        <w:t>เจอ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76224B" w:rsidRDefault="0076224B" w:rsidP="0076224B">
      <w:p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ทั้งหมดตำรวมกันให้ละเอียด</w:t>
      </w:r>
    </w:p>
    <w:p w:rsidR="0076224B" w:rsidRDefault="0076224B" w:rsidP="0076224B">
      <w:pPr>
        <w:pStyle w:val="a3"/>
        <w:numPr>
          <w:ilvl w:val="0"/>
          <w:numId w:val="11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ซุปโพแทสเซ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5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76224B" w:rsidRDefault="0076224B" w:rsidP="0076224B">
      <w:pPr>
        <w:pStyle w:val="a3"/>
        <w:numPr>
          <w:ilvl w:val="0"/>
          <w:numId w:val="11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ซีอิ้วขาว</w:t>
      </w:r>
    </w:p>
    <w:p w:rsidR="0076224B" w:rsidRDefault="0076224B" w:rsidP="0076224B">
      <w:pPr>
        <w:pStyle w:val="a3"/>
        <w:numPr>
          <w:ilvl w:val="0"/>
          <w:numId w:val="11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แมงลัก</w:t>
      </w:r>
    </w:p>
    <w:p w:rsidR="0076224B" w:rsidRDefault="0076224B" w:rsidP="0076224B">
      <w:pPr>
        <w:pStyle w:val="a3"/>
        <w:numPr>
          <w:ilvl w:val="0"/>
          <w:numId w:val="11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ผักต่างๆ รวมกั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6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76224B" w:rsidRDefault="0076224B" w:rsidP="0076224B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76224B" w:rsidRPr="0076224B" w:rsidRDefault="0076224B" w:rsidP="0076224B">
      <w:pPr>
        <w:pStyle w:val="a3"/>
        <w:numPr>
          <w:ilvl w:val="0"/>
          <w:numId w:val="2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76224B">
        <w:rPr>
          <w:rFonts w:asciiTheme="majorBidi" w:hAnsiTheme="majorBidi" w:cstheme="majorBidi" w:hint="cs"/>
          <w:b/>
          <w:bCs/>
          <w:sz w:val="32"/>
          <w:szCs w:val="32"/>
          <w:cs/>
        </w:rPr>
        <w:t>แกงบอนหรือคูน</w:t>
      </w:r>
    </w:p>
    <w:p w:rsidR="0076224B" w:rsidRPr="0076224B" w:rsidRDefault="0076224B" w:rsidP="0076224B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76224B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76224B" w:rsidRDefault="0076224B" w:rsidP="0076224B">
      <w:pPr>
        <w:pStyle w:val="a3"/>
        <w:numPr>
          <w:ilvl w:val="0"/>
          <w:numId w:val="12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76224B">
        <w:rPr>
          <w:rFonts w:asciiTheme="majorBidi" w:hAnsiTheme="majorBidi" w:cstheme="majorBidi" w:hint="cs"/>
          <w:sz w:val="32"/>
          <w:szCs w:val="32"/>
          <w:cs/>
        </w:rPr>
        <w:t>บอนหรือคู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าบ</w:t>
      </w:r>
    </w:p>
    <w:p w:rsidR="0076224B" w:rsidRDefault="0076224B" w:rsidP="0076224B">
      <w:pPr>
        <w:pStyle w:val="a3"/>
        <w:numPr>
          <w:ilvl w:val="0"/>
          <w:numId w:val="12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แห้งเอาเม็ดอกแช่น้ำ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76224B" w:rsidRDefault="0076224B" w:rsidP="0076224B">
      <w:pPr>
        <w:pStyle w:val="a3"/>
        <w:numPr>
          <w:ilvl w:val="0"/>
          <w:numId w:val="12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่าหั่นละเอีย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76224B" w:rsidRDefault="0076224B" w:rsidP="0076224B">
      <w:pPr>
        <w:pStyle w:val="a3"/>
        <w:numPr>
          <w:ilvl w:val="0"/>
          <w:numId w:val="12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ตะไค้หั่นละเอีย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76224B" w:rsidRDefault="0076224B" w:rsidP="0076224B">
      <w:pPr>
        <w:pStyle w:val="a3"/>
        <w:numPr>
          <w:ilvl w:val="0"/>
          <w:numId w:val="12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ซ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ab/>
        <w:t xml:space="preserve">½ 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76224B" w:rsidRDefault="0076224B" w:rsidP="0076224B">
      <w:pPr>
        <w:pStyle w:val="a3"/>
        <w:numPr>
          <w:ilvl w:val="0"/>
          <w:numId w:val="12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ซ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 xml:space="preserve">1/3 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76224B" w:rsidRDefault="0076224B" w:rsidP="0076224B">
      <w:pPr>
        <w:pStyle w:val="a3"/>
        <w:numPr>
          <w:ilvl w:val="0"/>
          <w:numId w:val="12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ชายหั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ab/>
        <w:t xml:space="preserve">½ 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76224B" w:rsidRDefault="0076224B" w:rsidP="0076224B">
      <w:pPr>
        <w:pStyle w:val="a3"/>
        <w:numPr>
          <w:ilvl w:val="0"/>
          <w:numId w:val="12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ผิวมะกรูดหั่นฝ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ab/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76224B" w:rsidRDefault="0076224B" w:rsidP="0076224B">
      <w:pPr>
        <w:pStyle w:val="a3"/>
        <w:numPr>
          <w:ilvl w:val="0"/>
          <w:numId w:val="12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ซีอิ้วขาว</w:t>
      </w:r>
    </w:p>
    <w:p w:rsidR="0076224B" w:rsidRDefault="0076224B" w:rsidP="0076224B">
      <w:pPr>
        <w:pStyle w:val="a3"/>
        <w:numPr>
          <w:ilvl w:val="0"/>
          <w:numId w:val="12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ตาลโตน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76224B" w:rsidRDefault="0076224B" w:rsidP="0076224B">
      <w:pPr>
        <w:pStyle w:val="a3"/>
        <w:numPr>
          <w:ilvl w:val="0"/>
          <w:numId w:val="12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กรู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ผล</w:t>
      </w:r>
    </w:p>
    <w:p w:rsidR="0076224B" w:rsidRDefault="0076224B" w:rsidP="0076224B">
      <w:pPr>
        <w:pStyle w:val="a3"/>
        <w:numPr>
          <w:ilvl w:val="0"/>
          <w:numId w:val="12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มะกรู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5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ใบ</w:t>
      </w:r>
    </w:p>
    <w:p w:rsidR="0076224B" w:rsidRDefault="0076224B" w:rsidP="0076224B">
      <w:pPr>
        <w:pStyle w:val="a3"/>
        <w:numPr>
          <w:ilvl w:val="0"/>
          <w:numId w:val="12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ซุปโพแทสเซ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EB7C4A" w:rsidRPr="005823A1" w:rsidRDefault="00EB7C4A" w:rsidP="00EB7C4A">
      <w:pPr>
        <w:pStyle w:val="a3"/>
        <w:numPr>
          <w:ilvl w:val="0"/>
          <w:numId w:val="2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5823A1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แกงแห้งฝักกระเจี๊ยบ</w:t>
      </w:r>
    </w:p>
    <w:p w:rsidR="00EB7C4A" w:rsidRPr="005823A1" w:rsidRDefault="00EB7C4A" w:rsidP="00EB7C4A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5823A1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EB7C4A" w:rsidRDefault="00EB7C4A" w:rsidP="00EB7C4A">
      <w:pPr>
        <w:pStyle w:val="a3"/>
        <w:numPr>
          <w:ilvl w:val="0"/>
          <w:numId w:val="13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ฝักกระเจี๊ย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 xml:space="preserve">½ 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ิโลกรัม</w:t>
      </w:r>
    </w:p>
    <w:p w:rsidR="00EB7C4A" w:rsidRDefault="00EB7C4A" w:rsidP="00EB7C4A">
      <w:pPr>
        <w:pStyle w:val="a3"/>
        <w:numPr>
          <w:ilvl w:val="0"/>
          <w:numId w:val="13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เขือเทศสีด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EB7C4A" w:rsidRDefault="00EB7C4A" w:rsidP="00EB7C4A">
      <w:pPr>
        <w:pStyle w:val="a3"/>
        <w:numPr>
          <w:ilvl w:val="0"/>
          <w:numId w:val="13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ซุป</w:t>
      </w:r>
      <w:r w:rsidR="000250D6">
        <w:rPr>
          <w:rFonts w:asciiTheme="majorBidi" w:hAnsiTheme="majorBidi" w:cstheme="majorBidi" w:hint="cs"/>
          <w:sz w:val="32"/>
          <w:szCs w:val="32"/>
          <w:cs/>
        </w:rPr>
        <w:t>โพแ</w:t>
      </w:r>
      <w:r>
        <w:rPr>
          <w:rFonts w:asciiTheme="majorBidi" w:hAnsiTheme="majorBidi" w:cstheme="majorBidi" w:hint="cs"/>
          <w:sz w:val="32"/>
          <w:szCs w:val="32"/>
          <w:cs/>
        </w:rPr>
        <w:t>ทสเซ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EB7C4A" w:rsidRDefault="00EB7C4A" w:rsidP="00EB7C4A">
      <w:pPr>
        <w:pStyle w:val="a3"/>
        <w:numPr>
          <w:ilvl w:val="0"/>
          <w:numId w:val="13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ะขามเปีย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EB7C4A" w:rsidRDefault="00EB7C4A" w:rsidP="00EB7C4A">
      <w:pPr>
        <w:pStyle w:val="a3"/>
        <w:numPr>
          <w:ilvl w:val="0"/>
          <w:numId w:val="13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อ้อยคั้นส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EB7C4A" w:rsidRDefault="00EB7C4A" w:rsidP="00EB7C4A">
      <w:pPr>
        <w:pStyle w:val="a3"/>
        <w:numPr>
          <w:ilvl w:val="0"/>
          <w:numId w:val="13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ซีอิ้วขา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EB7C4A" w:rsidRDefault="00EB7C4A" w:rsidP="00EB7C4A">
      <w:pPr>
        <w:pStyle w:val="a3"/>
        <w:numPr>
          <w:ilvl w:val="0"/>
          <w:numId w:val="13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สะระแหน่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 xml:space="preserve">¼ 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</w:p>
    <w:p w:rsidR="00EB7C4A" w:rsidRPr="000250D6" w:rsidRDefault="00EB7C4A" w:rsidP="00EB7C4A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0250D6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แกง</w:t>
      </w:r>
    </w:p>
    <w:p w:rsidR="00EB7C4A" w:rsidRDefault="00EB7C4A" w:rsidP="00EB7C4A">
      <w:pPr>
        <w:pStyle w:val="a3"/>
        <w:numPr>
          <w:ilvl w:val="0"/>
          <w:numId w:val="14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แห้งเอาเมล็ดออ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EB7C4A" w:rsidRDefault="00EB7C4A" w:rsidP="00EB7C4A">
      <w:pPr>
        <w:pStyle w:val="a3"/>
        <w:numPr>
          <w:ilvl w:val="0"/>
          <w:numId w:val="14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ชี้ฟ้าเขียวเอาเมล็ดออ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EB7C4A" w:rsidRDefault="00EB7C4A" w:rsidP="00EB7C4A">
      <w:pPr>
        <w:pStyle w:val="a3"/>
        <w:numPr>
          <w:ilvl w:val="0"/>
          <w:numId w:val="14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ิงแก่หั่นหยา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EB7C4A" w:rsidRDefault="00EB7C4A" w:rsidP="00EB7C4A">
      <w:pPr>
        <w:pStyle w:val="a3"/>
        <w:numPr>
          <w:ilvl w:val="0"/>
          <w:numId w:val="14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6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ลีบ</w:t>
      </w:r>
    </w:p>
    <w:p w:rsidR="00EB7C4A" w:rsidRDefault="00EB7C4A" w:rsidP="00EB7C4A">
      <w:pPr>
        <w:pStyle w:val="a3"/>
        <w:numPr>
          <w:ilvl w:val="0"/>
          <w:numId w:val="14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มิ้นชั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ิ้น</w:t>
      </w:r>
    </w:p>
    <w:p w:rsidR="00EB7C4A" w:rsidRDefault="00EB7C4A" w:rsidP="00EB7C4A">
      <w:pPr>
        <w:pStyle w:val="a3"/>
        <w:numPr>
          <w:ilvl w:val="0"/>
          <w:numId w:val="14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ลูกผักชีคั่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EB7C4A" w:rsidRDefault="00EB7C4A" w:rsidP="00EB7C4A">
      <w:pPr>
        <w:pStyle w:val="a3"/>
        <w:numPr>
          <w:ilvl w:val="0"/>
          <w:numId w:val="14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ลูกยี่หร่าคั่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EB7C4A" w:rsidRDefault="00EB7C4A" w:rsidP="00EB7C4A">
      <w:p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โขล</w:t>
      </w:r>
      <w:r w:rsidR="007926AD">
        <w:rPr>
          <w:rFonts w:asciiTheme="majorBidi" w:hAnsiTheme="majorBidi" w:cstheme="majorBidi" w:hint="cs"/>
          <w:sz w:val="32"/>
          <w:szCs w:val="32"/>
          <w:cs/>
        </w:rPr>
        <w:t>ก</w:t>
      </w:r>
      <w:r>
        <w:rPr>
          <w:rFonts w:asciiTheme="majorBidi" w:hAnsiTheme="majorBidi" w:cstheme="majorBidi" w:hint="cs"/>
          <w:sz w:val="32"/>
          <w:szCs w:val="32"/>
          <w:cs/>
        </w:rPr>
        <w:t>รวมกันให้ละเอียด</w:t>
      </w:r>
    </w:p>
    <w:p w:rsidR="007926AD" w:rsidRPr="00EB7C4A" w:rsidRDefault="007926AD" w:rsidP="00EB7C4A">
      <w:pPr>
        <w:spacing w:after="0"/>
        <w:rPr>
          <w:rFonts w:asciiTheme="majorBidi" w:hAnsiTheme="majorBidi" w:cstheme="majorBidi"/>
          <w:sz w:val="32"/>
          <w:szCs w:val="32"/>
          <w:cs/>
        </w:rPr>
      </w:pPr>
    </w:p>
    <w:p w:rsidR="005E7CBA" w:rsidRDefault="005E7CBA" w:rsidP="005A7BF1">
      <w:pPr>
        <w:spacing w:after="0"/>
        <w:ind w:left="-360"/>
        <w:rPr>
          <w:rFonts w:asciiTheme="majorBidi" w:hAnsiTheme="majorBidi" w:cstheme="majorBidi"/>
          <w:sz w:val="32"/>
          <w:szCs w:val="32"/>
        </w:rPr>
      </w:pPr>
    </w:p>
    <w:p w:rsidR="007926AD" w:rsidRDefault="007926AD" w:rsidP="005A7BF1">
      <w:pPr>
        <w:spacing w:after="0"/>
        <w:ind w:left="-360"/>
        <w:rPr>
          <w:rFonts w:asciiTheme="majorBidi" w:hAnsiTheme="majorBidi" w:cstheme="majorBidi"/>
          <w:sz w:val="32"/>
          <w:szCs w:val="32"/>
        </w:rPr>
      </w:pPr>
    </w:p>
    <w:p w:rsidR="007926AD" w:rsidRDefault="007926AD" w:rsidP="005A7BF1">
      <w:pPr>
        <w:spacing w:after="0"/>
        <w:ind w:left="-360"/>
        <w:rPr>
          <w:rFonts w:asciiTheme="majorBidi" w:hAnsiTheme="majorBidi" w:cstheme="majorBidi"/>
          <w:sz w:val="32"/>
          <w:szCs w:val="32"/>
        </w:rPr>
      </w:pPr>
    </w:p>
    <w:p w:rsidR="007926AD" w:rsidRDefault="007926AD" w:rsidP="005A7BF1">
      <w:pPr>
        <w:spacing w:after="0"/>
        <w:ind w:left="-360"/>
        <w:rPr>
          <w:rFonts w:asciiTheme="majorBidi" w:hAnsiTheme="majorBidi" w:cstheme="majorBidi"/>
          <w:sz w:val="32"/>
          <w:szCs w:val="32"/>
        </w:rPr>
      </w:pPr>
    </w:p>
    <w:p w:rsidR="007926AD" w:rsidRDefault="007926AD" w:rsidP="005A7BF1">
      <w:pPr>
        <w:spacing w:after="0"/>
        <w:ind w:left="-360"/>
        <w:rPr>
          <w:rFonts w:asciiTheme="majorBidi" w:hAnsiTheme="majorBidi" w:cstheme="majorBidi"/>
          <w:sz w:val="32"/>
          <w:szCs w:val="32"/>
        </w:rPr>
      </w:pPr>
    </w:p>
    <w:p w:rsidR="007926AD" w:rsidRDefault="007926AD" w:rsidP="005A7BF1">
      <w:pPr>
        <w:spacing w:after="0"/>
        <w:ind w:left="-360"/>
        <w:rPr>
          <w:rFonts w:asciiTheme="majorBidi" w:hAnsiTheme="majorBidi" w:cstheme="majorBidi"/>
          <w:sz w:val="32"/>
          <w:szCs w:val="32"/>
        </w:rPr>
      </w:pPr>
    </w:p>
    <w:p w:rsidR="007926AD" w:rsidRDefault="007926AD" w:rsidP="005A7BF1">
      <w:pPr>
        <w:spacing w:after="0"/>
        <w:ind w:left="-360"/>
        <w:rPr>
          <w:rFonts w:asciiTheme="majorBidi" w:hAnsiTheme="majorBidi" w:cstheme="majorBidi"/>
          <w:sz w:val="32"/>
          <w:szCs w:val="32"/>
        </w:rPr>
      </w:pPr>
    </w:p>
    <w:p w:rsidR="007926AD" w:rsidRDefault="007926AD" w:rsidP="005A7BF1">
      <w:pPr>
        <w:spacing w:after="0"/>
        <w:ind w:left="-360"/>
        <w:rPr>
          <w:rFonts w:asciiTheme="majorBidi" w:hAnsiTheme="majorBidi" w:cstheme="majorBidi"/>
          <w:sz w:val="32"/>
          <w:szCs w:val="32"/>
        </w:rPr>
      </w:pPr>
    </w:p>
    <w:p w:rsidR="007926AD" w:rsidRPr="000250D6" w:rsidRDefault="007926AD" w:rsidP="007926AD">
      <w:pPr>
        <w:pStyle w:val="a3"/>
        <w:numPr>
          <w:ilvl w:val="0"/>
          <w:numId w:val="2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0250D6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แกงส้มผักรวม</w:t>
      </w:r>
    </w:p>
    <w:p w:rsidR="007926AD" w:rsidRPr="000250D6" w:rsidRDefault="007926AD" w:rsidP="007926AD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0250D6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7926AD" w:rsidRDefault="007926AD" w:rsidP="007926AD">
      <w:p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ผักที่ใช้แกง เช่น ฝักข้าว แตงโมอ่อน ดอกแค ยอดฟักทอง ผักกระเฉด ยอดผักโขมหนาม ยอดกระเจี๊ยบ หัวไชเท้า ฝักกระเจี๊ยบ ผักการขาว กวางตุ้ง ยอดผักหนาม กะหล่ำปลี ใบมะขามอ่อน ยอดฟักเหลือง ยอดบวบ หยวก</w:t>
      </w:r>
    </w:p>
    <w:p w:rsidR="000250D6" w:rsidRPr="000250D6" w:rsidRDefault="000250D6" w:rsidP="007926AD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0250D6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แกง</w:t>
      </w:r>
    </w:p>
    <w:p w:rsidR="000250D6" w:rsidRDefault="000250D6" w:rsidP="007926AD">
      <w:p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แห้งเอาเม็ดออ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-5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0250D6" w:rsidRDefault="000250D6" w:rsidP="007926AD">
      <w:p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5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หัว</w:t>
      </w:r>
    </w:p>
    <w:p w:rsidR="000250D6" w:rsidRDefault="000250D6" w:rsidP="007926AD">
      <w:p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่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5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แว่น</w:t>
      </w:r>
    </w:p>
    <w:p w:rsidR="000250D6" w:rsidRDefault="000250D6" w:rsidP="007926AD">
      <w:p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รำข่าวอ่อ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0250D6" w:rsidRDefault="000250D6" w:rsidP="007926AD">
      <w:p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ตำทั้งหมดให้ละเอียด</w:t>
      </w:r>
    </w:p>
    <w:p w:rsidR="000250D6" w:rsidRDefault="000250D6" w:rsidP="007926AD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0250D6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รส</w:t>
      </w:r>
    </w:p>
    <w:p w:rsidR="000250D6" w:rsidRDefault="000250D6" w:rsidP="007926AD">
      <w:p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ะขามเปียก น้ำตาลโตนด ซีอิ้วขาว</w:t>
      </w:r>
    </w:p>
    <w:p w:rsidR="00C75DF6" w:rsidRDefault="00C75DF6" w:rsidP="007926AD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C75DF6" w:rsidRPr="00C75DF6" w:rsidRDefault="00C75DF6" w:rsidP="00C75DF6">
      <w:pPr>
        <w:pStyle w:val="a3"/>
        <w:numPr>
          <w:ilvl w:val="0"/>
          <w:numId w:val="2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C75DF6">
        <w:rPr>
          <w:rFonts w:asciiTheme="majorBidi" w:hAnsiTheme="majorBidi" w:cstheme="majorBidi" w:hint="cs"/>
          <w:b/>
          <w:bCs/>
          <w:sz w:val="32"/>
          <w:szCs w:val="32"/>
          <w:cs/>
        </w:rPr>
        <w:t>แกงป่าผักรวม</w:t>
      </w:r>
    </w:p>
    <w:p w:rsidR="00C75DF6" w:rsidRDefault="00C75DF6" w:rsidP="00C75DF6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C75DF6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C75DF6" w:rsidRPr="000A5189" w:rsidRDefault="000A5189" w:rsidP="000A5189">
      <w:pPr>
        <w:pStyle w:val="a3"/>
        <w:numPr>
          <w:ilvl w:val="0"/>
          <w:numId w:val="18"/>
        </w:numPr>
        <w:spacing w:after="0"/>
        <w:ind w:left="360"/>
        <w:rPr>
          <w:rFonts w:asciiTheme="majorBidi" w:hAnsiTheme="majorBidi" w:cstheme="majorBidi"/>
          <w:sz w:val="32"/>
          <w:szCs w:val="32"/>
        </w:rPr>
      </w:pPr>
      <w:r w:rsidRPr="000A5189">
        <w:rPr>
          <w:rFonts w:asciiTheme="majorBidi" w:hAnsiTheme="majorBidi" w:cstheme="majorBidi" w:hint="cs"/>
          <w:sz w:val="32"/>
          <w:szCs w:val="32"/>
          <w:cs/>
        </w:rPr>
        <w:t xml:space="preserve">ผักที่ใช้ ชะอม ฟักทอง ถั่วฝักยาว มะเขือเปราะ มะเขือพวง หน่อไม้ต้มสุก มะเขือยาว ยอดมะพร้าว ใช้อย่างละ </w:t>
      </w:r>
      <w:r w:rsidRPr="000A5189">
        <w:rPr>
          <w:rFonts w:asciiTheme="majorBidi" w:hAnsiTheme="majorBidi" w:cstheme="majorBidi"/>
          <w:sz w:val="32"/>
          <w:szCs w:val="32"/>
        </w:rPr>
        <w:t xml:space="preserve">½ </w:t>
      </w:r>
      <w:r w:rsidRPr="000A5189"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0A5189" w:rsidRDefault="000A5189" w:rsidP="000A5189">
      <w:pPr>
        <w:pStyle w:val="a3"/>
        <w:numPr>
          <w:ilvl w:val="0"/>
          <w:numId w:val="17"/>
        </w:numPr>
        <w:spacing w:after="0"/>
        <w:ind w:left="36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ชายหั่นฝ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ab/>
        <w:t xml:space="preserve"> ¼ 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0A5189" w:rsidRDefault="000A5189" w:rsidP="000A5189">
      <w:pPr>
        <w:pStyle w:val="a3"/>
        <w:numPr>
          <w:ilvl w:val="0"/>
          <w:numId w:val="17"/>
        </w:numPr>
        <w:spacing w:after="0"/>
        <w:ind w:left="36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ชี้ฟ้าเขียว แดง หั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ab/>
        <w:t>3-6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0A5189" w:rsidRDefault="000A5189" w:rsidP="000A5189">
      <w:pPr>
        <w:pStyle w:val="a3"/>
        <w:numPr>
          <w:ilvl w:val="0"/>
          <w:numId w:val="17"/>
        </w:numPr>
        <w:spacing w:after="0"/>
        <w:ind w:left="36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กะเพราะ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ใบมะกรูด</w:t>
      </w:r>
    </w:p>
    <w:p w:rsidR="000A5189" w:rsidRDefault="000A5189" w:rsidP="000A5189">
      <w:pPr>
        <w:pStyle w:val="a3"/>
        <w:numPr>
          <w:ilvl w:val="0"/>
          <w:numId w:val="17"/>
        </w:numPr>
        <w:spacing w:after="0"/>
        <w:ind w:left="36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ครื่องแกงป่าสำเร็จ ไม่ใส่กะปิ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0A5189" w:rsidRDefault="000A5189" w:rsidP="000A5189">
      <w:pPr>
        <w:pStyle w:val="a3"/>
        <w:numPr>
          <w:ilvl w:val="0"/>
          <w:numId w:val="17"/>
        </w:numPr>
        <w:spacing w:after="0"/>
        <w:ind w:left="36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ซุปโพแทสเซียม</w:t>
      </w:r>
    </w:p>
    <w:p w:rsidR="00F479E9" w:rsidRDefault="00F479E9" w:rsidP="00F479E9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F479E9" w:rsidRDefault="00F479E9" w:rsidP="00F479E9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F479E9" w:rsidRDefault="00F479E9" w:rsidP="00F479E9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F479E9" w:rsidRDefault="00F479E9" w:rsidP="00F479E9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F479E9" w:rsidRPr="00BD6338" w:rsidRDefault="00BD6338" w:rsidP="00BD6338">
      <w:pPr>
        <w:pStyle w:val="a3"/>
        <w:numPr>
          <w:ilvl w:val="0"/>
          <w:numId w:val="2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BD6338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แกงหัวปลีกับใบช้าพลู</w:t>
      </w:r>
    </w:p>
    <w:p w:rsidR="00BD6338" w:rsidRDefault="00BD6338" w:rsidP="00BD6338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BD6338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BD6338" w:rsidRDefault="00BD6338" w:rsidP="00BD6338">
      <w:pPr>
        <w:pStyle w:val="a3"/>
        <w:numPr>
          <w:ilvl w:val="0"/>
          <w:numId w:val="19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BD6338">
        <w:rPr>
          <w:rFonts w:asciiTheme="majorBidi" w:hAnsiTheme="majorBidi" w:cstheme="majorBidi" w:hint="cs"/>
          <w:sz w:val="32"/>
          <w:szCs w:val="32"/>
          <w:cs/>
        </w:rPr>
        <w:t>หัวปลี</w:t>
      </w:r>
      <w:r w:rsidRPr="00BD6338">
        <w:rPr>
          <w:rFonts w:asciiTheme="majorBidi" w:hAnsiTheme="majorBidi" w:cstheme="majorBidi" w:hint="cs"/>
          <w:sz w:val="32"/>
          <w:szCs w:val="32"/>
          <w:cs/>
        </w:rPr>
        <w:tab/>
      </w:r>
      <w:r w:rsidRPr="00BD6338">
        <w:rPr>
          <w:rFonts w:asciiTheme="majorBidi" w:hAnsiTheme="majorBidi" w:cstheme="majorBidi" w:hint="cs"/>
          <w:sz w:val="32"/>
          <w:szCs w:val="32"/>
          <w:cs/>
        </w:rPr>
        <w:tab/>
      </w:r>
      <w:r w:rsidRPr="00BD6338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Pr="00BD6338">
        <w:rPr>
          <w:rFonts w:asciiTheme="majorBidi" w:hAnsiTheme="majorBidi" w:cstheme="majorBidi"/>
          <w:sz w:val="32"/>
          <w:szCs w:val="32"/>
        </w:rPr>
        <w:t>1</w:t>
      </w:r>
      <w:r w:rsidRPr="00BD6338">
        <w:rPr>
          <w:rFonts w:asciiTheme="majorBidi" w:hAnsiTheme="majorBidi" w:cstheme="majorBidi"/>
          <w:sz w:val="32"/>
          <w:szCs w:val="32"/>
        </w:rPr>
        <w:tab/>
      </w:r>
      <w:r w:rsidRPr="00BD6338">
        <w:rPr>
          <w:rFonts w:asciiTheme="majorBidi" w:hAnsiTheme="majorBidi" w:cstheme="majorBidi" w:hint="cs"/>
          <w:sz w:val="32"/>
          <w:szCs w:val="32"/>
          <w:cs/>
        </w:rPr>
        <w:t>หัว</w:t>
      </w:r>
    </w:p>
    <w:p w:rsidR="00BD6338" w:rsidRDefault="00BD6338" w:rsidP="00BD6338">
      <w:pPr>
        <w:pStyle w:val="a3"/>
        <w:numPr>
          <w:ilvl w:val="0"/>
          <w:numId w:val="19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ยอดชะอ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BD6338" w:rsidRDefault="00BD6338" w:rsidP="00BD6338">
      <w:pPr>
        <w:pStyle w:val="a3"/>
        <w:numPr>
          <w:ilvl w:val="0"/>
          <w:numId w:val="19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เขือเทศสีดา ผ่าซี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6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ลูก</w:t>
      </w:r>
    </w:p>
    <w:p w:rsidR="00BD6338" w:rsidRDefault="00BD6338" w:rsidP="00BD6338">
      <w:pPr>
        <w:pStyle w:val="a3"/>
        <w:numPr>
          <w:ilvl w:val="0"/>
          <w:numId w:val="19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พริกแกงส้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BD6338" w:rsidRDefault="00BD6338" w:rsidP="00BD6338">
      <w:pPr>
        <w:pStyle w:val="a3"/>
        <w:numPr>
          <w:ilvl w:val="0"/>
          <w:numId w:val="19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ช้าพลูหั่นชิ้นเล็กๆ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/>
          <w:sz w:val="32"/>
          <w:szCs w:val="32"/>
        </w:rPr>
        <w:tab/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BD6338" w:rsidRDefault="00BD6338" w:rsidP="00BD6338">
      <w:p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ปรุงรสด้วย น้ำมะขามเปียก ซีอิ้วขาว น้ำตาลทรายหรือน้ำตาลโตนด</w:t>
      </w:r>
    </w:p>
    <w:p w:rsidR="00BD6338" w:rsidRDefault="00BD6338" w:rsidP="00BD6338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BD6338" w:rsidRPr="00BD6338" w:rsidRDefault="00BD6338" w:rsidP="00BD6338">
      <w:pPr>
        <w:pStyle w:val="a3"/>
        <w:numPr>
          <w:ilvl w:val="0"/>
          <w:numId w:val="2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BD6338">
        <w:rPr>
          <w:rFonts w:asciiTheme="majorBidi" w:hAnsiTheme="majorBidi" w:cstheme="majorBidi" w:hint="cs"/>
          <w:b/>
          <w:bCs/>
          <w:sz w:val="32"/>
          <w:szCs w:val="32"/>
          <w:cs/>
        </w:rPr>
        <w:t>แกงป่าฟักทอง</w:t>
      </w:r>
    </w:p>
    <w:p w:rsidR="00BD6338" w:rsidRPr="00BD6338" w:rsidRDefault="00BD6338" w:rsidP="00BD6338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BD6338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BD6338" w:rsidRDefault="00BD6338" w:rsidP="00BD6338">
      <w:pPr>
        <w:pStyle w:val="a3"/>
        <w:numPr>
          <w:ilvl w:val="0"/>
          <w:numId w:val="20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ฟักทองหั่นชิ้นสี่เหลี่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BD6338" w:rsidRDefault="00BD6338" w:rsidP="00BD6338">
      <w:pPr>
        <w:pStyle w:val="a3"/>
        <w:numPr>
          <w:ilvl w:val="0"/>
          <w:numId w:val="20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ถั่วฝักยาวหั่นเป็นท่อนๆ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BD6338" w:rsidRDefault="00BD6338" w:rsidP="00BD6338">
      <w:pPr>
        <w:pStyle w:val="a3"/>
        <w:numPr>
          <w:ilvl w:val="0"/>
          <w:numId w:val="20"/>
        </w:numPr>
        <w:spacing w:after="0"/>
        <w:rPr>
          <w:rFonts w:asciiTheme="majorBidi" w:hAnsiTheme="majorBidi" w:cstheme="majorBidi"/>
          <w:sz w:val="32"/>
          <w:szCs w:val="32"/>
        </w:rPr>
      </w:pPr>
      <w:proofErr w:type="spellStart"/>
      <w:r>
        <w:rPr>
          <w:rFonts w:asciiTheme="majorBidi" w:hAnsiTheme="majorBidi" w:cstheme="majorBidi" w:hint="cs"/>
          <w:sz w:val="32"/>
          <w:szCs w:val="32"/>
          <w:cs/>
        </w:rPr>
        <w:t>มะเขื</w:t>
      </w:r>
      <w:r w:rsidR="001F41A7">
        <w:rPr>
          <w:rFonts w:asciiTheme="majorBidi" w:hAnsiTheme="majorBidi" w:cstheme="majorBidi" w:hint="cs"/>
          <w:sz w:val="32"/>
          <w:szCs w:val="32"/>
          <w:cs/>
        </w:rPr>
        <w:t>่</w:t>
      </w:r>
      <w:r>
        <w:rPr>
          <w:rFonts w:asciiTheme="majorBidi" w:hAnsiTheme="majorBidi" w:cstheme="majorBidi" w:hint="cs"/>
          <w:sz w:val="32"/>
          <w:szCs w:val="32"/>
          <w:cs/>
        </w:rPr>
        <w:t>อ</w:t>
      </w:r>
      <w:proofErr w:type="spellEnd"/>
      <w:r>
        <w:rPr>
          <w:rFonts w:asciiTheme="majorBidi" w:hAnsiTheme="majorBidi" w:cstheme="majorBidi" w:hint="cs"/>
          <w:sz w:val="32"/>
          <w:szCs w:val="32"/>
          <w:cs/>
        </w:rPr>
        <w:t>อ่อนผ่าสี่ซีก แช่น้ำเกลือ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BD6338" w:rsidRDefault="00BD6338" w:rsidP="00BD6338">
      <w:pPr>
        <w:pStyle w:val="a3"/>
        <w:numPr>
          <w:ilvl w:val="0"/>
          <w:numId w:val="20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น่อไม้สดหั่นฝอยต้มเอาน้ำทิ้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BD6338" w:rsidRDefault="00BD6338" w:rsidP="00BD6338">
      <w:pPr>
        <w:pStyle w:val="a3"/>
        <w:numPr>
          <w:ilvl w:val="0"/>
          <w:numId w:val="20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กะเพร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BD6338" w:rsidRDefault="00BD6338" w:rsidP="00BD6338">
      <w:pPr>
        <w:pStyle w:val="a3"/>
        <w:numPr>
          <w:ilvl w:val="0"/>
          <w:numId w:val="20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มะกรู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5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ใบ</w:t>
      </w:r>
    </w:p>
    <w:p w:rsidR="00BD6338" w:rsidRDefault="00BD6338" w:rsidP="00BD6338">
      <w:pPr>
        <w:pStyle w:val="a3"/>
        <w:numPr>
          <w:ilvl w:val="0"/>
          <w:numId w:val="20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ชี้ฟ้าเขียวแดง</w:t>
      </w:r>
    </w:p>
    <w:p w:rsidR="001F41A7" w:rsidRDefault="001F41A7" w:rsidP="00BD6338">
      <w:pPr>
        <w:pStyle w:val="a3"/>
        <w:numPr>
          <w:ilvl w:val="0"/>
          <w:numId w:val="20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ครื่องแกงป่าไม่ใส่กะปิ</w:t>
      </w:r>
      <w:r>
        <w:rPr>
          <w:rFonts w:asciiTheme="majorBidi" w:hAnsiTheme="majorBidi" w:cstheme="majorBidi"/>
          <w:sz w:val="32"/>
          <w:szCs w:val="32"/>
        </w:rPr>
        <w:t>+</w:t>
      </w:r>
      <w:r>
        <w:rPr>
          <w:rFonts w:asciiTheme="majorBidi" w:hAnsiTheme="majorBidi" w:cstheme="majorBidi" w:hint="cs"/>
          <w:sz w:val="32"/>
          <w:szCs w:val="32"/>
          <w:cs/>
        </w:rPr>
        <w:t>ข้าวเบือ</w:t>
      </w:r>
    </w:p>
    <w:p w:rsidR="001F41A7" w:rsidRDefault="001F41A7" w:rsidP="00BD6338">
      <w:pPr>
        <w:pStyle w:val="a3"/>
        <w:numPr>
          <w:ilvl w:val="0"/>
          <w:numId w:val="20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ปรุงรสด้วยซีอิ้วข้าว</w:t>
      </w:r>
    </w:p>
    <w:p w:rsidR="007941DF" w:rsidRDefault="007941DF" w:rsidP="007941DF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7941DF" w:rsidRDefault="007941DF" w:rsidP="007941DF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7941DF" w:rsidRDefault="007941DF" w:rsidP="007941DF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7941DF" w:rsidRDefault="007941DF" w:rsidP="007941DF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7941DF" w:rsidRDefault="007941DF" w:rsidP="007941DF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7941DF" w:rsidRDefault="007941DF" w:rsidP="007941DF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7941DF" w:rsidRDefault="007941DF" w:rsidP="007941DF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7941DF" w:rsidRPr="007941DF" w:rsidRDefault="007941DF" w:rsidP="007941DF">
      <w:pPr>
        <w:pStyle w:val="a3"/>
        <w:numPr>
          <w:ilvl w:val="0"/>
          <w:numId w:val="2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7941DF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แกงไตปลาขนุนอ่อน</w:t>
      </w:r>
    </w:p>
    <w:p w:rsidR="007941DF" w:rsidRPr="007941DF" w:rsidRDefault="007941DF" w:rsidP="007941DF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7941DF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7941DF" w:rsidRDefault="007941DF" w:rsidP="007941DF">
      <w:pPr>
        <w:pStyle w:val="a3"/>
        <w:numPr>
          <w:ilvl w:val="0"/>
          <w:numId w:val="21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นุนอ่อนต้มทั้งแว่น หั่นเป็นชิ้นพอคำ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7941DF" w:rsidRDefault="007941DF" w:rsidP="007941DF">
      <w:pPr>
        <w:pStyle w:val="a3"/>
        <w:numPr>
          <w:ilvl w:val="0"/>
          <w:numId w:val="21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 xml:space="preserve">หน่อไม้ลวก ต้มล้างน้ำทิ้ง </w:t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 w:hint="cs"/>
          <w:sz w:val="32"/>
          <w:szCs w:val="32"/>
          <w:cs/>
        </w:rPr>
        <w:t xml:space="preserve"> ครั้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7941DF" w:rsidRDefault="007941DF" w:rsidP="007941DF">
      <w:pPr>
        <w:pStyle w:val="a3"/>
        <w:numPr>
          <w:ilvl w:val="0"/>
          <w:numId w:val="21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ถั่วฝักยาวหั่นท่อ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7941DF" w:rsidRDefault="007941DF" w:rsidP="007941DF">
      <w:pPr>
        <w:pStyle w:val="a3"/>
        <w:numPr>
          <w:ilvl w:val="0"/>
          <w:numId w:val="21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ถั่วพูหั่นเป็นท่อ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7941DF" w:rsidRDefault="007941DF" w:rsidP="007941DF">
      <w:pPr>
        <w:pStyle w:val="a3"/>
        <w:numPr>
          <w:ilvl w:val="0"/>
          <w:numId w:val="21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ชะอมรูดแต่เอาแต่ใ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7941DF" w:rsidRDefault="007941DF" w:rsidP="007941DF">
      <w:pPr>
        <w:pStyle w:val="a3"/>
        <w:numPr>
          <w:ilvl w:val="0"/>
          <w:numId w:val="21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เขือพว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631356" w:rsidRDefault="00631356" w:rsidP="007941DF">
      <w:pPr>
        <w:pStyle w:val="a3"/>
        <w:numPr>
          <w:ilvl w:val="0"/>
          <w:numId w:val="21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ซุปโพแทสเซ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631356" w:rsidRDefault="00631356" w:rsidP="007941DF">
      <w:pPr>
        <w:pStyle w:val="a3"/>
        <w:numPr>
          <w:ilvl w:val="0"/>
          <w:numId w:val="21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ถั่วเน่าแห้งปิ้งไฟป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5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631356" w:rsidRDefault="00631356" w:rsidP="007941DF">
      <w:pPr>
        <w:pStyle w:val="a3"/>
        <w:numPr>
          <w:ilvl w:val="0"/>
          <w:numId w:val="21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มิ้นชันหั่นบา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631356" w:rsidRDefault="00631356" w:rsidP="00631356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631356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แกง</w:t>
      </w:r>
    </w:p>
    <w:p w:rsidR="00631356" w:rsidRPr="00631356" w:rsidRDefault="00631356" w:rsidP="00631356">
      <w:pPr>
        <w:pStyle w:val="a3"/>
        <w:numPr>
          <w:ilvl w:val="0"/>
          <w:numId w:val="22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ขี้หนูแห้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5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631356" w:rsidRPr="00631356" w:rsidRDefault="00631356" w:rsidP="00631356">
      <w:pPr>
        <w:pStyle w:val="a3"/>
        <w:numPr>
          <w:ilvl w:val="0"/>
          <w:numId w:val="22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ไท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631356" w:rsidRPr="00631356" w:rsidRDefault="00631356" w:rsidP="00631356">
      <w:pPr>
        <w:pStyle w:val="a3"/>
        <w:numPr>
          <w:ilvl w:val="0"/>
          <w:numId w:val="22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่าหั่นฝ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631356" w:rsidRPr="00631356" w:rsidRDefault="00631356" w:rsidP="00631356">
      <w:pPr>
        <w:pStyle w:val="a3"/>
        <w:numPr>
          <w:ilvl w:val="0"/>
          <w:numId w:val="22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ตะไคร้หั่นฝ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631356" w:rsidRPr="00631356" w:rsidRDefault="00631356" w:rsidP="00631356">
      <w:pPr>
        <w:pStyle w:val="a3"/>
        <w:numPr>
          <w:ilvl w:val="0"/>
          <w:numId w:val="22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ผิวมะกรูดหั่นละเอีย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631356" w:rsidRPr="00631356" w:rsidRDefault="00631356" w:rsidP="00631356">
      <w:pPr>
        <w:pStyle w:val="a3"/>
        <w:numPr>
          <w:ilvl w:val="0"/>
          <w:numId w:val="22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ซ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631356" w:rsidRPr="00631356" w:rsidRDefault="00631356" w:rsidP="00631356">
      <w:pPr>
        <w:pStyle w:val="a3"/>
        <w:numPr>
          <w:ilvl w:val="0"/>
          <w:numId w:val="22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ซ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631356" w:rsidRPr="00631356" w:rsidRDefault="00631356" w:rsidP="00631356">
      <w:pPr>
        <w:pStyle w:val="a3"/>
        <w:numPr>
          <w:ilvl w:val="0"/>
          <w:numId w:val="22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มิ้นชันสดหั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631356" w:rsidRPr="00631356" w:rsidRDefault="00631356" w:rsidP="00631356">
      <w:pPr>
        <w:pStyle w:val="a3"/>
        <w:numPr>
          <w:ilvl w:val="0"/>
          <w:numId w:val="22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วี</w:t>
      </w:r>
      <w:proofErr w:type="spellStart"/>
      <w:r>
        <w:rPr>
          <w:rFonts w:asciiTheme="majorBidi" w:hAnsiTheme="majorBidi" w:cstheme="majorBidi" w:hint="cs"/>
          <w:sz w:val="32"/>
          <w:szCs w:val="32"/>
          <w:cs/>
        </w:rPr>
        <w:t>ทเจิร์ม</w:t>
      </w:r>
      <w:proofErr w:type="spellEnd"/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631356" w:rsidRDefault="00631356" w:rsidP="00631356">
      <w:pPr>
        <w:spacing w:after="0"/>
        <w:rPr>
          <w:rFonts w:asciiTheme="majorBidi" w:hAnsiTheme="majorBidi" w:cstheme="majorBidi"/>
          <w:sz w:val="32"/>
          <w:szCs w:val="32"/>
        </w:rPr>
      </w:pPr>
      <w:r w:rsidRPr="00631356">
        <w:rPr>
          <w:rFonts w:asciiTheme="majorBidi" w:hAnsiTheme="majorBidi" w:cstheme="majorBidi" w:hint="cs"/>
          <w:sz w:val="32"/>
          <w:szCs w:val="32"/>
          <w:cs/>
        </w:rPr>
        <w:t>โขลกเครื่องแกงทุกอย่างรวมกัน</w:t>
      </w:r>
    </w:p>
    <w:p w:rsidR="00631356" w:rsidRDefault="00631356" w:rsidP="00631356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631356" w:rsidRDefault="00631356" w:rsidP="00631356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631356" w:rsidRDefault="00631356" w:rsidP="00631356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631356" w:rsidRDefault="00631356" w:rsidP="00631356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631356" w:rsidRDefault="00631356" w:rsidP="00631356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631356" w:rsidRPr="005823A1" w:rsidRDefault="0022220A" w:rsidP="0022220A">
      <w:pPr>
        <w:pStyle w:val="a3"/>
        <w:numPr>
          <w:ilvl w:val="0"/>
          <w:numId w:val="2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 w:rsidRPr="005823A1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ต้มโคล้งหัวปลี</w:t>
      </w:r>
    </w:p>
    <w:p w:rsidR="0022220A" w:rsidRPr="005823A1" w:rsidRDefault="0022220A" w:rsidP="0022220A">
      <w:p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 w:rsidRPr="005823A1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22220A" w:rsidRDefault="0022220A" w:rsidP="0022220A">
      <w:pPr>
        <w:pStyle w:val="a3"/>
        <w:numPr>
          <w:ilvl w:val="0"/>
          <w:numId w:val="23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ทุบพอแหล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หัว</w:t>
      </w:r>
    </w:p>
    <w:p w:rsidR="0022220A" w:rsidRDefault="0022220A" w:rsidP="0022220A">
      <w:pPr>
        <w:pStyle w:val="a3"/>
        <w:numPr>
          <w:ilvl w:val="0"/>
          <w:numId w:val="23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ตะไคร้หันเป็นท่อนทุบพอแหล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ต้น</w:t>
      </w:r>
    </w:p>
    <w:p w:rsidR="0022220A" w:rsidRDefault="0022220A" w:rsidP="0022220A">
      <w:pPr>
        <w:pStyle w:val="a3"/>
        <w:numPr>
          <w:ilvl w:val="0"/>
          <w:numId w:val="23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ขี้หนูทุบพอแหล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5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22220A" w:rsidRDefault="0022220A" w:rsidP="0022220A">
      <w:pPr>
        <w:pStyle w:val="a3"/>
        <w:numPr>
          <w:ilvl w:val="0"/>
          <w:numId w:val="23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่าหั่นเป็นแว่นบา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5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แว่น</w:t>
      </w:r>
    </w:p>
    <w:p w:rsidR="0022220A" w:rsidRDefault="0022220A" w:rsidP="0022220A">
      <w:pPr>
        <w:pStyle w:val="a3"/>
        <w:numPr>
          <w:ilvl w:val="0"/>
          <w:numId w:val="23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แห้งเผาเอาเมล็ดออก หักเป็นท่อ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5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22220A" w:rsidRDefault="0022220A" w:rsidP="0022220A">
      <w:pPr>
        <w:pStyle w:val="a3"/>
        <w:numPr>
          <w:ilvl w:val="0"/>
          <w:numId w:val="23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ม่วงดิบซ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¼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22220A" w:rsidRDefault="0022220A" w:rsidP="0022220A">
      <w:pPr>
        <w:pStyle w:val="a3"/>
        <w:numPr>
          <w:ilvl w:val="0"/>
          <w:numId w:val="23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ส้มมะขามเปียกและซีอิ้วขาวปรุงรส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</w:p>
    <w:p w:rsidR="0022220A" w:rsidRDefault="0022220A" w:rsidP="0022220A">
      <w:pPr>
        <w:pStyle w:val="a3"/>
        <w:numPr>
          <w:ilvl w:val="0"/>
          <w:numId w:val="23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มะกรูดฉี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ใบ</w:t>
      </w:r>
    </w:p>
    <w:p w:rsidR="00CD3443" w:rsidRDefault="00CD3443" w:rsidP="0022220A">
      <w:pPr>
        <w:pStyle w:val="a3"/>
        <w:numPr>
          <w:ilvl w:val="0"/>
          <w:numId w:val="23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ผักชีหั่นท่อ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5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ใบ</w:t>
      </w:r>
    </w:p>
    <w:p w:rsidR="00CD3443" w:rsidRDefault="00CD3443" w:rsidP="0022220A">
      <w:pPr>
        <w:pStyle w:val="a3"/>
        <w:numPr>
          <w:ilvl w:val="0"/>
          <w:numId w:val="23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ซุบโพแทสเซ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CD3443" w:rsidRDefault="00CD3443" w:rsidP="0022220A">
      <w:pPr>
        <w:pStyle w:val="a3"/>
        <w:numPr>
          <w:ilvl w:val="0"/>
          <w:numId w:val="23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ัวปลีเผาไฟ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หัว</w:t>
      </w:r>
    </w:p>
    <w:p w:rsidR="005823A1" w:rsidRDefault="005823A1" w:rsidP="005823A1">
      <w:pPr>
        <w:spacing w:after="0"/>
        <w:jc w:val="both"/>
        <w:rPr>
          <w:rFonts w:asciiTheme="majorBidi" w:hAnsiTheme="majorBidi" w:cstheme="majorBidi"/>
          <w:sz w:val="32"/>
          <w:szCs w:val="32"/>
        </w:rPr>
      </w:pPr>
    </w:p>
    <w:p w:rsidR="005823A1" w:rsidRPr="005823A1" w:rsidRDefault="005823A1" w:rsidP="005823A1">
      <w:p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</w:p>
    <w:p w:rsidR="005823A1" w:rsidRPr="005823A1" w:rsidRDefault="005823A1" w:rsidP="005823A1">
      <w:pPr>
        <w:pStyle w:val="a3"/>
        <w:numPr>
          <w:ilvl w:val="0"/>
          <w:numId w:val="2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 w:rsidRPr="005823A1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แกงส้ม</w:t>
      </w:r>
    </w:p>
    <w:p w:rsidR="005823A1" w:rsidRDefault="005823A1" w:rsidP="005823A1">
      <w:p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 w:rsidRPr="005823A1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5823A1" w:rsidRPr="005823A1" w:rsidRDefault="005823A1" w:rsidP="005823A1">
      <w:pPr>
        <w:pStyle w:val="a3"/>
        <w:numPr>
          <w:ilvl w:val="0"/>
          <w:numId w:val="24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แห้งเอาเมล็ดออกแช่น้ำหรือพริกชี้ฟ้าส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5823A1" w:rsidRPr="005823A1" w:rsidRDefault="005823A1" w:rsidP="005823A1">
      <w:pPr>
        <w:pStyle w:val="a3"/>
        <w:numPr>
          <w:ilvl w:val="0"/>
          <w:numId w:val="24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7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หัว</w:t>
      </w:r>
    </w:p>
    <w:p w:rsidR="005823A1" w:rsidRPr="005823A1" w:rsidRDefault="005823A1" w:rsidP="005823A1">
      <w:pPr>
        <w:pStyle w:val="a3"/>
        <w:numPr>
          <w:ilvl w:val="0"/>
          <w:numId w:val="24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 (ไมใส่ก็ได้)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ลีบเล็ก</w:t>
      </w:r>
    </w:p>
    <w:p w:rsidR="005823A1" w:rsidRPr="005823A1" w:rsidRDefault="005823A1" w:rsidP="005823A1">
      <w:pPr>
        <w:pStyle w:val="a3"/>
        <w:numPr>
          <w:ilvl w:val="0"/>
          <w:numId w:val="24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ชายหั่นฝ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5823A1" w:rsidRDefault="005823A1" w:rsidP="005823A1">
      <w:pPr>
        <w:pStyle w:val="a3"/>
        <w:numPr>
          <w:ilvl w:val="0"/>
          <w:numId w:val="24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วี</w:t>
      </w:r>
      <w:proofErr w:type="spellStart"/>
      <w:r>
        <w:rPr>
          <w:rFonts w:asciiTheme="majorBidi" w:hAnsiTheme="majorBidi" w:cstheme="majorBidi" w:hint="cs"/>
          <w:sz w:val="32"/>
          <w:szCs w:val="32"/>
          <w:cs/>
        </w:rPr>
        <w:t>ทเจิร์ม</w:t>
      </w:r>
      <w:proofErr w:type="spellEnd"/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5823A1" w:rsidRDefault="005823A1" w:rsidP="005823A1">
      <w:p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</w:p>
    <w:p w:rsidR="005823A1" w:rsidRDefault="005823A1" w:rsidP="005823A1">
      <w:p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</w:p>
    <w:p w:rsidR="005823A1" w:rsidRDefault="005823A1" w:rsidP="005823A1">
      <w:p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</w:p>
    <w:p w:rsidR="005823A1" w:rsidRDefault="005823A1" w:rsidP="005823A1">
      <w:p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</w:p>
    <w:p w:rsidR="005823A1" w:rsidRDefault="005823A1" w:rsidP="005823A1">
      <w:p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</w:p>
    <w:p w:rsidR="005823A1" w:rsidRDefault="005823A1" w:rsidP="005823A1">
      <w:pPr>
        <w:pStyle w:val="a3"/>
        <w:numPr>
          <w:ilvl w:val="0"/>
          <w:numId w:val="2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เครื่องแกงบอน</w:t>
      </w:r>
    </w:p>
    <w:p w:rsidR="005823A1" w:rsidRDefault="005823A1" w:rsidP="005823A1">
      <w:p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5823A1" w:rsidRPr="00005CDD" w:rsidRDefault="005823A1" w:rsidP="005823A1">
      <w:pPr>
        <w:pStyle w:val="a3"/>
        <w:numPr>
          <w:ilvl w:val="0"/>
          <w:numId w:val="25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แห้งเอาเมล็ดออกแช่น้ำ</w:t>
      </w:r>
      <w:r w:rsidR="00005CDD">
        <w:rPr>
          <w:rFonts w:asciiTheme="majorBidi" w:hAnsiTheme="majorBidi" w:cstheme="majorBidi" w:hint="cs"/>
          <w:sz w:val="32"/>
          <w:szCs w:val="32"/>
          <w:cs/>
        </w:rPr>
        <w:tab/>
      </w:r>
      <w:r w:rsidR="00005CDD">
        <w:rPr>
          <w:rFonts w:asciiTheme="majorBidi" w:hAnsiTheme="majorBidi" w:cstheme="majorBidi" w:hint="cs"/>
          <w:sz w:val="32"/>
          <w:szCs w:val="32"/>
          <w:cs/>
        </w:rPr>
        <w:tab/>
      </w:r>
      <w:r w:rsidR="00005CDD">
        <w:rPr>
          <w:rFonts w:asciiTheme="majorBidi" w:hAnsiTheme="majorBidi" w:cstheme="majorBidi" w:hint="cs"/>
          <w:sz w:val="32"/>
          <w:szCs w:val="32"/>
          <w:cs/>
        </w:rPr>
        <w:tab/>
      </w:r>
      <w:r w:rsidR="00005CDD">
        <w:rPr>
          <w:rFonts w:asciiTheme="majorBidi" w:hAnsiTheme="majorBidi" w:cstheme="majorBidi"/>
          <w:sz w:val="32"/>
          <w:szCs w:val="32"/>
        </w:rPr>
        <w:t>5</w:t>
      </w:r>
      <w:r w:rsidR="00005CDD">
        <w:rPr>
          <w:rFonts w:asciiTheme="majorBidi" w:hAnsiTheme="majorBidi" w:cstheme="majorBidi"/>
          <w:sz w:val="32"/>
          <w:szCs w:val="32"/>
        </w:rPr>
        <w:tab/>
      </w:r>
      <w:r w:rsidR="00005CDD"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005CDD" w:rsidRPr="00005CDD" w:rsidRDefault="00005CDD" w:rsidP="005823A1">
      <w:pPr>
        <w:pStyle w:val="a3"/>
        <w:numPr>
          <w:ilvl w:val="0"/>
          <w:numId w:val="25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ซอย</w:t>
      </w:r>
      <w:r>
        <w:rPr>
          <w:rFonts w:asciiTheme="majorBidi" w:hAnsiTheme="majorBidi" w:cstheme="majorBidi"/>
          <w:b/>
          <w:bCs/>
          <w:sz w:val="32"/>
          <w:szCs w:val="32"/>
        </w:rPr>
        <w:tab/>
      </w:r>
      <w:r>
        <w:rPr>
          <w:rFonts w:asciiTheme="majorBidi" w:hAnsiTheme="majorBidi" w:cstheme="majorBidi"/>
          <w:b/>
          <w:bCs/>
          <w:sz w:val="32"/>
          <w:szCs w:val="32"/>
        </w:rPr>
        <w:tab/>
      </w:r>
      <w:r>
        <w:rPr>
          <w:rFonts w:asciiTheme="majorBidi" w:hAnsiTheme="majorBidi" w:cstheme="majorBidi"/>
          <w:b/>
          <w:bCs/>
          <w:sz w:val="32"/>
          <w:szCs w:val="32"/>
        </w:rPr>
        <w:tab/>
      </w:r>
      <w:r>
        <w:rPr>
          <w:rFonts w:asciiTheme="majorBidi" w:hAnsiTheme="majorBidi" w:cstheme="majorBidi"/>
          <w:b/>
          <w:bCs/>
          <w:sz w:val="32"/>
          <w:szCs w:val="32"/>
        </w:rPr>
        <w:tab/>
      </w:r>
      <w:r w:rsidRPr="00005CDD">
        <w:rPr>
          <w:rFonts w:asciiTheme="majorBidi" w:hAnsiTheme="majorBidi" w:cstheme="majorBidi"/>
          <w:sz w:val="32"/>
          <w:szCs w:val="32"/>
        </w:rPr>
        <w:t>2</w:t>
      </w:r>
      <w:r w:rsidRPr="00005CDD">
        <w:rPr>
          <w:rFonts w:asciiTheme="majorBidi" w:hAnsiTheme="majorBidi" w:cstheme="majorBidi"/>
          <w:sz w:val="32"/>
          <w:szCs w:val="32"/>
        </w:rPr>
        <w:tab/>
      </w:r>
      <w:r w:rsidRPr="00005CDD"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  <w:r>
        <w:rPr>
          <w:rFonts w:asciiTheme="majorBidi" w:hAnsiTheme="majorBidi" w:cstheme="majorBidi"/>
          <w:b/>
          <w:bCs/>
          <w:sz w:val="32"/>
          <w:szCs w:val="32"/>
        </w:rPr>
        <w:tab/>
      </w:r>
    </w:p>
    <w:p w:rsidR="00005CDD" w:rsidRDefault="00005CDD" w:rsidP="005823A1">
      <w:pPr>
        <w:pStyle w:val="a3"/>
        <w:numPr>
          <w:ilvl w:val="0"/>
          <w:numId w:val="25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ซอย</w:t>
      </w:r>
      <w:r>
        <w:rPr>
          <w:rFonts w:asciiTheme="majorBidi" w:hAnsiTheme="majorBidi" w:cstheme="majorBidi"/>
          <w:b/>
          <w:bCs/>
          <w:sz w:val="32"/>
          <w:szCs w:val="32"/>
        </w:rPr>
        <w:tab/>
      </w:r>
      <w:r>
        <w:rPr>
          <w:rFonts w:asciiTheme="majorBidi" w:hAnsiTheme="majorBidi" w:cstheme="majorBidi"/>
          <w:b/>
          <w:bCs/>
          <w:sz w:val="32"/>
          <w:szCs w:val="32"/>
        </w:rPr>
        <w:tab/>
      </w:r>
      <w:r>
        <w:rPr>
          <w:rFonts w:asciiTheme="majorBidi" w:hAnsiTheme="majorBidi" w:cstheme="majorBidi"/>
          <w:b/>
          <w:bCs/>
          <w:sz w:val="32"/>
          <w:szCs w:val="32"/>
        </w:rPr>
        <w:tab/>
      </w:r>
      <w:r>
        <w:rPr>
          <w:rFonts w:asciiTheme="majorBidi" w:hAnsiTheme="majorBidi" w:cstheme="majorBidi"/>
          <w:b/>
          <w:bCs/>
          <w:sz w:val="32"/>
          <w:szCs w:val="32"/>
        </w:rPr>
        <w:tab/>
      </w:r>
      <w:r w:rsidRPr="00005CDD">
        <w:rPr>
          <w:rFonts w:asciiTheme="majorBidi" w:hAnsiTheme="majorBidi" w:cstheme="majorBidi"/>
          <w:sz w:val="32"/>
          <w:szCs w:val="32"/>
        </w:rPr>
        <w:t>1/3</w:t>
      </w:r>
      <w:r w:rsidRPr="00005CDD">
        <w:rPr>
          <w:rFonts w:asciiTheme="majorBidi" w:hAnsiTheme="majorBidi" w:cstheme="majorBidi"/>
          <w:sz w:val="32"/>
          <w:szCs w:val="32"/>
        </w:rPr>
        <w:tab/>
      </w:r>
      <w:r w:rsidRPr="00005CDD"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005CDD" w:rsidRDefault="00005CDD" w:rsidP="005823A1">
      <w:pPr>
        <w:pStyle w:val="a3"/>
        <w:numPr>
          <w:ilvl w:val="0"/>
          <w:numId w:val="25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่าซ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005CDD" w:rsidRDefault="00005CDD" w:rsidP="005823A1">
      <w:pPr>
        <w:pStyle w:val="a3"/>
        <w:numPr>
          <w:ilvl w:val="0"/>
          <w:numId w:val="25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ตะไคร้หั่นละเอีย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005CDD" w:rsidRDefault="00005CDD" w:rsidP="005823A1">
      <w:pPr>
        <w:pStyle w:val="a3"/>
        <w:numPr>
          <w:ilvl w:val="0"/>
          <w:numId w:val="25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ชายหั่นขวา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005CDD" w:rsidRDefault="00005CDD" w:rsidP="005823A1">
      <w:pPr>
        <w:pStyle w:val="a3"/>
        <w:numPr>
          <w:ilvl w:val="0"/>
          <w:numId w:val="25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ผิวมะกรูดหั่นฝ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005CDD" w:rsidRDefault="00005CDD" w:rsidP="005823A1">
      <w:pPr>
        <w:pStyle w:val="a3"/>
        <w:numPr>
          <w:ilvl w:val="0"/>
          <w:numId w:val="25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วี</w:t>
      </w:r>
      <w:proofErr w:type="spellStart"/>
      <w:r>
        <w:rPr>
          <w:rFonts w:asciiTheme="majorBidi" w:hAnsiTheme="majorBidi" w:cstheme="majorBidi" w:hint="cs"/>
          <w:sz w:val="32"/>
          <w:szCs w:val="32"/>
          <w:cs/>
        </w:rPr>
        <w:t>ทเจิร์ม</w:t>
      </w:r>
      <w:proofErr w:type="spellEnd"/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005CDD" w:rsidRDefault="00005CDD" w:rsidP="005823A1">
      <w:pPr>
        <w:pStyle w:val="a3"/>
        <w:numPr>
          <w:ilvl w:val="0"/>
          <w:numId w:val="25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กลือ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005CDD" w:rsidRDefault="00005CDD" w:rsidP="00005CDD">
      <w:pPr>
        <w:spacing w:after="0"/>
        <w:jc w:val="both"/>
        <w:rPr>
          <w:rFonts w:asciiTheme="majorBidi" w:hAnsiTheme="majorBidi" w:cstheme="majorBidi"/>
          <w:sz w:val="32"/>
          <w:szCs w:val="32"/>
        </w:rPr>
      </w:pPr>
    </w:p>
    <w:p w:rsidR="00005CDD" w:rsidRPr="00005CDD" w:rsidRDefault="00005CDD" w:rsidP="00005CDD">
      <w:pPr>
        <w:pStyle w:val="a3"/>
        <w:numPr>
          <w:ilvl w:val="0"/>
          <w:numId w:val="2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 w:rsidRPr="00005CDD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แกงเหลือง</w:t>
      </w:r>
    </w:p>
    <w:p w:rsidR="00005CDD" w:rsidRDefault="00005CDD" w:rsidP="00005CDD">
      <w:p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 w:rsidRPr="00005CDD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005CDD" w:rsidRPr="00005CDD" w:rsidRDefault="00005CDD" w:rsidP="00005CDD">
      <w:pPr>
        <w:pStyle w:val="a3"/>
        <w:numPr>
          <w:ilvl w:val="0"/>
          <w:numId w:val="26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ขี้หนูแห้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005CDD" w:rsidRPr="00005CDD" w:rsidRDefault="00005CDD" w:rsidP="00005CDD">
      <w:pPr>
        <w:pStyle w:val="a3"/>
        <w:numPr>
          <w:ilvl w:val="0"/>
          <w:numId w:val="26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ชี้ฟ้าเหลืองส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5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005CDD" w:rsidRPr="00005CDD" w:rsidRDefault="00005CDD" w:rsidP="00005CDD">
      <w:pPr>
        <w:pStyle w:val="a3"/>
        <w:numPr>
          <w:ilvl w:val="0"/>
          <w:numId w:val="26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ซ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¼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005CDD" w:rsidRPr="00005CDD" w:rsidRDefault="00005CDD" w:rsidP="00005CDD">
      <w:pPr>
        <w:pStyle w:val="a3"/>
        <w:numPr>
          <w:ilvl w:val="0"/>
          <w:numId w:val="26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หั่นหยา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¼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005CDD" w:rsidRPr="00005CDD" w:rsidRDefault="00005CDD" w:rsidP="00005CDD">
      <w:pPr>
        <w:pStyle w:val="a3"/>
        <w:numPr>
          <w:ilvl w:val="0"/>
          <w:numId w:val="26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มิ้นสดยา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ท่อน</w:t>
      </w:r>
    </w:p>
    <w:p w:rsidR="00005CDD" w:rsidRPr="00005CDD" w:rsidRDefault="00005CDD" w:rsidP="00005CDD">
      <w:pPr>
        <w:pStyle w:val="a3"/>
        <w:numPr>
          <w:ilvl w:val="0"/>
          <w:numId w:val="26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กลือ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005CDD" w:rsidRPr="00D2540D" w:rsidRDefault="00005CDD" w:rsidP="00005CDD">
      <w:pPr>
        <w:pStyle w:val="a3"/>
        <w:numPr>
          <w:ilvl w:val="0"/>
          <w:numId w:val="26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วี</w:t>
      </w:r>
      <w:proofErr w:type="spellStart"/>
      <w:r>
        <w:rPr>
          <w:rFonts w:asciiTheme="majorBidi" w:hAnsiTheme="majorBidi" w:cstheme="majorBidi" w:hint="cs"/>
          <w:sz w:val="32"/>
          <w:szCs w:val="32"/>
          <w:cs/>
        </w:rPr>
        <w:t>ทเจิร์ม</w:t>
      </w:r>
      <w:proofErr w:type="spellEnd"/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D2540D" w:rsidRDefault="00D2540D" w:rsidP="00D2540D">
      <w:p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</w:p>
    <w:p w:rsidR="00D2540D" w:rsidRDefault="00D2540D" w:rsidP="00D2540D">
      <w:p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</w:p>
    <w:p w:rsidR="00D2540D" w:rsidRDefault="00D2540D" w:rsidP="00D2540D">
      <w:p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</w:p>
    <w:p w:rsidR="00D2540D" w:rsidRDefault="00D2540D" w:rsidP="00D2540D">
      <w:p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</w:p>
    <w:p w:rsidR="00D2540D" w:rsidRDefault="00D2540D" w:rsidP="00D2540D">
      <w:p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</w:p>
    <w:p w:rsidR="00D2540D" w:rsidRDefault="00D2540D" w:rsidP="00D2540D">
      <w:p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</w:p>
    <w:p w:rsidR="00D2540D" w:rsidRDefault="00D2540D" w:rsidP="00D2540D">
      <w:pPr>
        <w:pStyle w:val="a3"/>
        <w:numPr>
          <w:ilvl w:val="0"/>
          <w:numId w:val="2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เครื่องแกงป่า</w:t>
      </w:r>
    </w:p>
    <w:p w:rsidR="00D2540D" w:rsidRDefault="00D2540D" w:rsidP="00D2540D">
      <w:p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D2540D" w:rsidRDefault="00D2540D" w:rsidP="00D2540D">
      <w:pPr>
        <w:pStyle w:val="a3"/>
        <w:numPr>
          <w:ilvl w:val="0"/>
          <w:numId w:val="27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แห้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5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D2540D" w:rsidRDefault="00D2540D" w:rsidP="00D2540D">
      <w:pPr>
        <w:pStyle w:val="a3"/>
        <w:numPr>
          <w:ilvl w:val="0"/>
          <w:numId w:val="27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7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หัว</w:t>
      </w:r>
    </w:p>
    <w:p w:rsidR="00D2540D" w:rsidRDefault="00D2540D" w:rsidP="00D2540D">
      <w:pPr>
        <w:pStyle w:val="a3"/>
        <w:numPr>
          <w:ilvl w:val="0"/>
          <w:numId w:val="27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ลีบ</w:t>
      </w:r>
    </w:p>
    <w:p w:rsidR="00D2540D" w:rsidRDefault="00D2540D" w:rsidP="00D2540D">
      <w:pPr>
        <w:pStyle w:val="a3"/>
        <w:numPr>
          <w:ilvl w:val="0"/>
          <w:numId w:val="27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่าหั่นฝ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D2540D" w:rsidRDefault="00D2540D" w:rsidP="00D2540D">
      <w:pPr>
        <w:pStyle w:val="a3"/>
        <w:numPr>
          <w:ilvl w:val="0"/>
          <w:numId w:val="27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ตะไคร้หั่นฝ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พูน</w:t>
      </w:r>
    </w:p>
    <w:p w:rsidR="00D2540D" w:rsidRDefault="00D2540D" w:rsidP="00D2540D">
      <w:pPr>
        <w:pStyle w:val="a3"/>
        <w:numPr>
          <w:ilvl w:val="0"/>
          <w:numId w:val="27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ผิวมะกรูดหั่นฝ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D2540D" w:rsidRDefault="00D2540D" w:rsidP="00D2540D">
      <w:pPr>
        <w:pStyle w:val="a3"/>
        <w:numPr>
          <w:ilvl w:val="0"/>
          <w:numId w:val="27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ปราะหอมแห้งป่น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/>
          <w:sz w:val="32"/>
          <w:szCs w:val="32"/>
        </w:rPr>
        <w:tab/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D2540D" w:rsidRDefault="00D2540D" w:rsidP="00D2540D">
      <w:pPr>
        <w:pStyle w:val="a3"/>
        <w:numPr>
          <w:ilvl w:val="0"/>
          <w:numId w:val="27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วี</w:t>
      </w:r>
      <w:proofErr w:type="spellStart"/>
      <w:r>
        <w:rPr>
          <w:rFonts w:asciiTheme="majorBidi" w:hAnsiTheme="majorBidi" w:cstheme="majorBidi" w:hint="cs"/>
          <w:sz w:val="32"/>
          <w:szCs w:val="32"/>
          <w:cs/>
        </w:rPr>
        <w:t>ทเจิร์ม</w:t>
      </w:r>
      <w:proofErr w:type="spellEnd"/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D2540D" w:rsidRDefault="00D2540D" w:rsidP="00D05167">
      <w:pPr>
        <w:spacing w:after="0"/>
        <w:jc w:val="both"/>
        <w:rPr>
          <w:rFonts w:asciiTheme="majorBidi" w:hAnsiTheme="majorBidi" w:cstheme="majorBidi"/>
          <w:sz w:val="32"/>
          <w:szCs w:val="32"/>
        </w:rPr>
      </w:pPr>
    </w:p>
    <w:p w:rsidR="00D05167" w:rsidRPr="00D05167" w:rsidRDefault="00D05167" w:rsidP="00D05167">
      <w:pPr>
        <w:pStyle w:val="a3"/>
        <w:numPr>
          <w:ilvl w:val="0"/>
          <w:numId w:val="2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  <w:cs/>
        </w:rPr>
      </w:pPr>
      <w:r w:rsidRPr="00D05167">
        <w:rPr>
          <w:rFonts w:asciiTheme="majorBidi" w:hAnsiTheme="majorBidi" w:cstheme="majorBidi" w:hint="cs"/>
          <w:b/>
          <w:bCs/>
          <w:sz w:val="32"/>
          <w:szCs w:val="32"/>
          <w:cs/>
        </w:rPr>
        <w:t>แกงเผ็ดแดง</w:t>
      </w:r>
    </w:p>
    <w:p w:rsidR="005823A1" w:rsidRDefault="00D05167" w:rsidP="005823A1">
      <w:p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D05167" w:rsidRDefault="00D05167" w:rsidP="00D05167">
      <w:pPr>
        <w:pStyle w:val="a3"/>
        <w:numPr>
          <w:ilvl w:val="0"/>
          <w:numId w:val="28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แห้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5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D05167" w:rsidRDefault="00D05167" w:rsidP="00D05167">
      <w:pPr>
        <w:pStyle w:val="a3"/>
        <w:numPr>
          <w:ilvl w:val="0"/>
          <w:numId w:val="28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5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หัว</w:t>
      </w:r>
    </w:p>
    <w:p w:rsidR="00D05167" w:rsidRDefault="00D05167" w:rsidP="00D05167">
      <w:pPr>
        <w:pStyle w:val="a3"/>
        <w:numPr>
          <w:ilvl w:val="0"/>
          <w:numId w:val="28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ลีบ</w:t>
      </w:r>
    </w:p>
    <w:p w:rsidR="00D05167" w:rsidRDefault="00D05167" w:rsidP="00D05167">
      <w:pPr>
        <w:pStyle w:val="a3"/>
        <w:numPr>
          <w:ilvl w:val="0"/>
          <w:numId w:val="28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่าหั่นฝ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D05167" w:rsidRDefault="00D05167" w:rsidP="00D05167">
      <w:pPr>
        <w:pStyle w:val="a3"/>
        <w:numPr>
          <w:ilvl w:val="0"/>
          <w:numId w:val="28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ตะไคร้หั่นฝ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D05167" w:rsidRDefault="00D05167" w:rsidP="00D05167">
      <w:pPr>
        <w:pStyle w:val="a3"/>
        <w:numPr>
          <w:ilvl w:val="0"/>
          <w:numId w:val="28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ผิวมะกรูดหั่นฝ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D05167" w:rsidRDefault="00D05167" w:rsidP="00D05167">
      <w:pPr>
        <w:pStyle w:val="a3"/>
        <w:numPr>
          <w:ilvl w:val="0"/>
          <w:numId w:val="28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ไท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5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D05167" w:rsidRDefault="00D05167" w:rsidP="00D05167">
      <w:pPr>
        <w:pStyle w:val="a3"/>
        <w:numPr>
          <w:ilvl w:val="0"/>
          <w:numId w:val="28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ลูกผักชีคั่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D05167" w:rsidRDefault="00D05167" w:rsidP="00D05167">
      <w:pPr>
        <w:pStyle w:val="a3"/>
        <w:numPr>
          <w:ilvl w:val="0"/>
          <w:numId w:val="28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ลูกยี่หร่าคั่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D05167" w:rsidRDefault="00D05167" w:rsidP="00D05167">
      <w:pPr>
        <w:pStyle w:val="a3"/>
        <w:numPr>
          <w:ilvl w:val="0"/>
          <w:numId w:val="28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กลือ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D05167" w:rsidRDefault="00D05167" w:rsidP="00D05167">
      <w:pPr>
        <w:pStyle w:val="a3"/>
        <w:spacing w:after="0"/>
        <w:ind w:left="360"/>
        <w:jc w:val="both"/>
        <w:rPr>
          <w:rFonts w:asciiTheme="majorBidi" w:hAnsiTheme="majorBidi" w:cstheme="majorBidi"/>
          <w:sz w:val="32"/>
          <w:szCs w:val="32"/>
        </w:rPr>
      </w:pPr>
    </w:p>
    <w:p w:rsidR="00D05167" w:rsidRDefault="00D05167" w:rsidP="00D05167">
      <w:pPr>
        <w:pStyle w:val="a3"/>
        <w:spacing w:after="0"/>
        <w:ind w:left="360"/>
        <w:jc w:val="both"/>
        <w:rPr>
          <w:rFonts w:asciiTheme="majorBidi" w:hAnsiTheme="majorBidi" w:cstheme="majorBidi"/>
          <w:sz w:val="32"/>
          <w:szCs w:val="32"/>
        </w:rPr>
      </w:pPr>
    </w:p>
    <w:p w:rsidR="00D05167" w:rsidRDefault="00D05167" w:rsidP="00D05167">
      <w:pPr>
        <w:pStyle w:val="a3"/>
        <w:spacing w:after="0"/>
        <w:ind w:left="360"/>
        <w:jc w:val="both"/>
        <w:rPr>
          <w:rFonts w:asciiTheme="majorBidi" w:hAnsiTheme="majorBidi" w:cstheme="majorBidi"/>
          <w:sz w:val="32"/>
          <w:szCs w:val="32"/>
        </w:rPr>
      </w:pPr>
    </w:p>
    <w:p w:rsidR="00D05167" w:rsidRDefault="00D05167" w:rsidP="00D05167">
      <w:pPr>
        <w:pStyle w:val="a3"/>
        <w:spacing w:after="0"/>
        <w:ind w:left="360"/>
        <w:jc w:val="both"/>
        <w:rPr>
          <w:rFonts w:asciiTheme="majorBidi" w:hAnsiTheme="majorBidi" w:cstheme="majorBidi"/>
          <w:sz w:val="32"/>
          <w:szCs w:val="32"/>
        </w:rPr>
      </w:pPr>
    </w:p>
    <w:p w:rsidR="00D05167" w:rsidRPr="00D05167" w:rsidRDefault="00D05167" w:rsidP="00D05167">
      <w:pPr>
        <w:pStyle w:val="a3"/>
        <w:numPr>
          <w:ilvl w:val="0"/>
          <w:numId w:val="2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 w:rsidRPr="00D05167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เครื่องแกงเขียวหวาน</w:t>
      </w:r>
    </w:p>
    <w:p w:rsidR="00D05167" w:rsidRDefault="00D05167" w:rsidP="00D05167">
      <w:p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 w:rsidRPr="00D05167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D05167" w:rsidRPr="00D05167" w:rsidRDefault="00D05167" w:rsidP="00D05167">
      <w:pPr>
        <w:pStyle w:val="a3"/>
        <w:numPr>
          <w:ilvl w:val="0"/>
          <w:numId w:val="29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ขี้หนูส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5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D05167" w:rsidRPr="00D05167" w:rsidRDefault="00D05167" w:rsidP="00D05167">
      <w:pPr>
        <w:pStyle w:val="a3"/>
        <w:numPr>
          <w:ilvl w:val="0"/>
          <w:numId w:val="29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ชี้ฟ้าเขีย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D05167" w:rsidRPr="00D05167" w:rsidRDefault="00D05167" w:rsidP="00D05167">
      <w:pPr>
        <w:pStyle w:val="a3"/>
        <w:numPr>
          <w:ilvl w:val="0"/>
          <w:numId w:val="29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พริกหรือใบโหระพ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¼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D05167" w:rsidRPr="00D05167" w:rsidRDefault="00D05167" w:rsidP="00D05167">
      <w:pPr>
        <w:pStyle w:val="a3"/>
        <w:numPr>
          <w:ilvl w:val="0"/>
          <w:numId w:val="29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5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หัว</w:t>
      </w:r>
    </w:p>
    <w:p w:rsidR="00D05167" w:rsidRPr="00D05167" w:rsidRDefault="00D05167" w:rsidP="00D05167">
      <w:pPr>
        <w:pStyle w:val="a3"/>
        <w:numPr>
          <w:ilvl w:val="0"/>
          <w:numId w:val="29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ลีบ</w:t>
      </w:r>
    </w:p>
    <w:p w:rsidR="00D05167" w:rsidRPr="00D05167" w:rsidRDefault="00D05167" w:rsidP="00D05167">
      <w:pPr>
        <w:pStyle w:val="a3"/>
        <w:numPr>
          <w:ilvl w:val="0"/>
          <w:numId w:val="29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่าหั่นฝ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D05167" w:rsidRPr="00D05167" w:rsidRDefault="00D05167" w:rsidP="00D05167">
      <w:pPr>
        <w:pStyle w:val="a3"/>
        <w:numPr>
          <w:ilvl w:val="0"/>
          <w:numId w:val="29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ตะไคร้หั่นฝ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D05167" w:rsidRPr="00D05167" w:rsidRDefault="00D05167" w:rsidP="00D05167">
      <w:pPr>
        <w:pStyle w:val="a3"/>
        <w:numPr>
          <w:ilvl w:val="0"/>
          <w:numId w:val="29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ผิวมะกรูดหั่นฝ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D05167" w:rsidRPr="00F83D0D" w:rsidRDefault="00F83D0D" w:rsidP="00D05167">
      <w:pPr>
        <w:pStyle w:val="a3"/>
        <w:numPr>
          <w:ilvl w:val="0"/>
          <w:numId w:val="29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ไท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5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F83D0D" w:rsidRPr="00F83D0D" w:rsidRDefault="00F83D0D" w:rsidP="00D05167">
      <w:pPr>
        <w:pStyle w:val="a3"/>
        <w:numPr>
          <w:ilvl w:val="0"/>
          <w:numId w:val="29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ลูกผักชีคั่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F83D0D" w:rsidRPr="00F83D0D" w:rsidRDefault="00F83D0D" w:rsidP="00D05167">
      <w:pPr>
        <w:pStyle w:val="a3"/>
        <w:numPr>
          <w:ilvl w:val="0"/>
          <w:numId w:val="29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ลูกยี่ร่าคั่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F83D0D" w:rsidRPr="00F83D0D" w:rsidRDefault="00F83D0D" w:rsidP="00D05167">
      <w:pPr>
        <w:pStyle w:val="a3"/>
        <w:numPr>
          <w:ilvl w:val="0"/>
          <w:numId w:val="29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กลือ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F83D0D" w:rsidRDefault="00F83D0D" w:rsidP="00F83D0D">
      <w:p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</w:p>
    <w:p w:rsidR="00F83D0D" w:rsidRDefault="00CD36E3" w:rsidP="00CD36E3">
      <w:pPr>
        <w:pStyle w:val="a3"/>
        <w:numPr>
          <w:ilvl w:val="0"/>
          <w:numId w:val="2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b/>
          <w:bCs/>
          <w:sz w:val="32"/>
          <w:szCs w:val="32"/>
          <w:cs/>
        </w:rPr>
        <w:t>แกงอ่อม</w:t>
      </w:r>
    </w:p>
    <w:p w:rsidR="00CD36E3" w:rsidRDefault="00CD36E3" w:rsidP="00CD36E3">
      <w:p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CD36E3" w:rsidRPr="00CD36E3" w:rsidRDefault="00CD36E3" w:rsidP="00CD36E3">
      <w:pPr>
        <w:pStyle w:val="a3"/>
        <w:numPr>
          <w:ilvl w:val="0"/>
          <w:numId w:val="30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แห้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7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CD36E3" w:rsidRPr="00CD36E3" w:rsidRDefault="00CD36E3" w:rsidP="00CD36E3">
      <w:pPr>
        <w:pStyle w:val="a3"/>
        <w:numPr>
          <w:ilvl w:val="0"/>
          <w:numId w:val="30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7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หัว</w:t>
      </w:r>
    </w:p>
    <w:p w:rsidR="00CD36E3" w:rsidRPr="00CD36E3" w:rsidRDefault="00CD36E3" w:rsidP="00CD36E3">
      <w:pPr>
        <w:pStyle w:val="a3"/>
        <w:numPr>
          <w:ilvl w:val="0"/>
          <w:numId w:val="30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หัว</w:t>
      </w:r>
    </w:p>
    <w:p w:rsidR="00CD36E3" w:rsidRPr="00CD36E3" w:rsidRDefault="00CD36E3" w:rsidP="00CD36E3">
      <w:pPr>
        <w:pStyle w:val="a3"/>
        <w:numPr>
          <w:ilvl w:val="0"/>
          <w:numId w:val="30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่าหั่นฝ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CD36E3" w:rsidRPr="00CD36E3" w:rsidRDefault="00CD36E3" w:rsidP="00CD36E3">
      <w:pPr>
        <w:pStyle w:val="a3"/>
        <w:numPr>
          <w:ilvl w:val="0"/>
          <w:numId w:val="30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ตะไคร้หั่นฝ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CD36E3" w:rsidRPr="00CD36E3" w:rsidRDefault="00CD36E3" w:rsidP="00CD36E3">
      <w:pPr>
        <w:pStyle w:val="a3"/>
        <w:numPr>
          <w:ilvl w:val="0"/>
          <w:numId w:val="30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ผิวมะกรูดหั่นฝ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CD36E3" w:rsidRPr="00CD36E3" w:rsidRDefault="00CD36E3" w:rsidP="00CD36E3">
      <w:pPr>
        <w:pStyle w:val="a3"/>
        <w:numPr>
          <w:ilvl w:val="0"/>
          <w:numId w:val="30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กลือ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ab/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CD36E3" w:rsidRDefault="00CD36E3" w:rsidP="00CD36E3">
      <w:p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</w:p>
    <w:p w:rsidR="00CD36E3" w:rsidRDefault="00CD36E3" w:rsidP="00CD36E3">
      <w:p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</w:p>
    <w:p w:rsidR="00CD36E3" w:rsidRDefault="00CD36E3" w:rsidP="00CD36E3">
      <w:p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</w:p>
    <w:p w:rsidR="00CD36E3" w:rsidRDefault="00CD36E3" w:rsidP="00CD36E3">
      <w:pPr>
        <w:pStyle w:val="a3"/>
        <w:numPr>
          <w:ilvl w:val="0"/>
          <w:numId w:val="2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เครื่องพะแนง</w:t>
      </w:r>
    </w:p>
    <w:p w:rsidR="00CD36E3" w:rsidRDefault="00CD36E3" w:rsidP="00CD36E3">
      <w:p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CD36E3" w:rsidRDefault="00CD36E3" w:rsidP="00CD36E3">
      <w:pPr>
        <w:pStyle w:val="a3"/>
        <w:numPr>
          <w:ilvl w:val="0"/>
          <w:numId w:val="31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แห้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7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CD36E3" w:rsidRDefault="00CD36E3" w:rsidP="00CD36E3">
      <w:pPr>
        <w:pStyle w:val="a3"/>
        <w:numPr>
          <w:ilvl w:val="0"/>
          <w:numId w:val="31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ซ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¼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CD36E3" w:rsidRDefault="00CD36E3" w:rsidP="00CD36E3">
      <w:pPr>
        <w:pStyle w:val="a3"/>
        <w:numPr>
          <w:ilvl w:val="0"/>
          <w:numId w:val="31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ซ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¼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CD36E3" w:rsidRDefault="00CD36E3" w:rsidP="00CD36E3">
      <w:pPr>
        <w:pStyle w:val="a3"/>
        <w:numPr>
          <w:ilvl w:val="0"/>
          <w:numId w:val="31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่าซ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CD36E3" w:rsidRDefault="00CD36E3" w:rsidP="00CD36E3">
      <w:pPr>
        <w:pStyle w:val="a3"/>
        <w:numPr>
          <w:ilvl w:val="0"/>
          <w:numId w:val="31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ตะไคร้ซ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CD36E3" w:rsidRDefault="00CD36E3" w:rsidP="00CD36E3">
      <w:pPr>
        <w:pStyle w:val="a3"/>
        <w:numPr>
          <w:ilvl w:val="0"/>
          <w:numId w:val="31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รากผักชีซ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CD36E3" w:rsidRDefault="00CD36E3" w:rsidP="00CD36E3">
      <w:pPr>
        <w:pStyle w:val="a3"/>
        <w:numPr>
          <w:ilvl w:val="0"/>
          <w:numId w:val="31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ผิวมะกรูดซ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 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CD36E3" w:rsidRDefault="00CD36E3" w:rsidP="00CD36E3">
      <w:pPr>
        <w:pStyle w:val="a3"/>
        <w:numPr>
          <w:ilvl w:val="0"/>
          <w:numId w:val="31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ลูกผักชีคั่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CD36E3" w:rsidRDefault="00CD36E3" w:rsidP="00CD36E3">
      <w:pPr>
        <w:pStyle w:val="a3"/>
        <w:numPr>
          <w:ilvl w:val="0"/>
          <w:numId w:val="31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ลูกยี่หร่าคั่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CD36E3" w:rsidRDefault="00CD36E3" w:rsidP="00CD36E3">
      <w:pPr>
        <w:pStyle w:val="a3"/>
        <w:numPr>
          <w:ilvl w:val="0"/>
          <w:numId w:val="31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ลูกจันทร์ป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CD36E3" w:rsidRDefault="00CD36E3" w:rsidP="00CD36E3">
      <w:pPr>
        <w:pStyle w:val="a3"/>
        <w:numPr>
          <w:ilvl w:val="0"/>
          <w:numId w:val="31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วี</w:t>
      </w:r>
      <w:proofErr w:type="spellStart"/>
      <w:r>
        <w:rPr>
          <w:rFonts w:asciiTheme="majorBidi" w:hAnsiTheme="majorBidi" w:cstheme="majorBidi" w:hint="cs"/>
          <w:sz w:val="32"/>
          <w:szCs w:val="32"/>
          <w:cs/>
        </w:rPr>
        <w:t>ทเจิร์ม</w:t>
      </w:r>
      <w:proofErr w:type="spellEnd"/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405260" w:rsidRDefault="00CD36E3" w:rsidP="00CD36E3">
      <w:pPr>
        <w:pStyle w:val="a3"/>
        <w:numPr>
          <w:ilvl w:val="0"/>
          <w:numId w:val="31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กลือ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405260" w:rsidRDefault="00405260" w:rsidP="00405260">
      <w:pPr>
        <w:spacing w:after="0"/>
        <w:jc w:val="both"/>
        <w:rPr>
          <w:rFonts w:asciiTheme="majorBidi" w:hAnsiTheme="majorBidi" w:cstheme="majorBidi"/>
          <w:sz w:val="32"/>
          <w:szCs w:val="32"/>
        </w:rPr>
      </w:pPr>
    </w:p>
    <w:p w:rsidR="00CD36E3" w:rsidRPr="00405260" w:rsidRDefault="00405260" w:rsidP="00405260">
      <w:pPr>
        <w:pStyle w:val="a3"/>
        <w:numPr>
          <w:ilvl w:val="0"/>
          <w:numId w:val="2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 w:rsidRPr="00405260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ผัดเผ็ด</w:t>
      </w:r>
    </w:p>
    <w:p w:rsidR="00405260" w:rsidRDefault="00405260" w:rsidP="00405260">
      <w:p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 w:rsidRPr="00405260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405260" w:rsidRDefault="00405260" w:rsidP="00405260">
      <w:pPr>
        <w:pStyle w:val="a3"/>
        <w:numPr>
          <w:ilvl w:val="0"/>
          <w:numId w:val="32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แห้งเอาเมล็ดออ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7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405260" w:rsidRDefault="00405260" w:rsidP="00405260">
      <w:pPr>
        <w:pStyle w:val="a3"/>
        <w:numPr>
          <w:ilvl w:val="0"/>
          <w:numId w:val="32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หัว</w:t>
      </w:r>
    </w:p>
    <w:p w:rsidR="00405260" w:rsidRDefault="00405260" w:rsidP="00405260">
      <w:pPr>
        <w:pStyle w:val="a3"/>
        <w:numPr>
          <w:ilvl w:val="0"/>
          <w:numId w:val="32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8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ลีบ</w:t>
      </w:r>
    </w:p>
    <w:p w:rsidR="00405260" w:rsidRDefault="00405260" w:rsidP="00405260">
      <w:pPr>
        <w:pStyle w:val="a3"/>
        <w:numPr>
          <w:ilvl w:val="0"/>
          <w:numId w:val="32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่าหั่นฝ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405260" w:rsidRDefault="00405260" w:rsidP="00405260">
      <w:pPr>
        <w:pStyle w:val="a3"/>
        <w:numPr>
          <w:ilvl w:val="0"/>
          <w:numId w:val="32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ผิวมะกรูดหั่นฝ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405260" w:rsidRDefault="00405260" w:rsidP="00405260">
      <w:pPr>
        <w:pStyle w:val="a3"/>
        <w:numPr>
          <w:ilvl w:val="0"/>
          <w:numId w:val="32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รากผักชีหั่นฝ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405260" w:rsidRDefault="00405260" w:rsidP="00405260">
      <w:pPr>
        <w:pStyle w:val="a3"/>
        <w:numPr>
          <w:ilvl w:val="0"/>
          <w:numId w:val="32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ไท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405260" w:rsidRDefault="00405260" w:rsidP="00405260">
      <w:pPr>
        <w:pStyle w:val="a3"/>
        <w:numPr>
          <w:ilvl w:val="0"/>
          <w:numId w:val="32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ชายหั่นฝ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405260" w:rsidRDefault="00405260" w:rsidP="00405260">
      <w:pPr>
        <w:pStyle w:val="a3"/>
        <w:numPr>
          <w:ilvl w:val="0"/>
          <w:numId w:val="32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ลูกผักชี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405260" w:rsidRDefault="00405260" w:rsidP="00405260">
      <w:pPr>
        <w:pStyle w:val="a3"/>
        <w:numPr>
          <w:ilvl w:val="0"/>
          <w:numId w:val="32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ลูกยี่หร่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 w:rsidR="00017067"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017067" w:rsidRDefault="00017067" w:rsidP="00405260">
      <w:pPr>
        <w:pStyle w:val="a3"/>
        <w:numPr>
          <w:ilvl w:val="0"/>
          <w:numId w:val="32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lastRenderedPageBreak/>
        <w:t>เปราะหอมแห้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แว่น</w:t>
      </w:r>
    </w:p>
    <w:p w:rsidR="00017067" w:rsidRDefault="00017067" w:rsidP="00405260">
      <w:pPr>
        <w:pStyle w:val="a3"/>
        <w:numPr>
          <w:ilvl w:val="0"/>
          <w:numId w:val="32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ดอกจันทน์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ลีบ</w:t>
      </w:r>
    </w:p>
    <w:p w:rsidR="00017067" w:rsidRDefault="00017067" w:rsidP="00405260">
      <w:pPr>
        <w:pStyle w:val="a3"/>
        <w:numPr>
          <w:ilvl w:val="0"/>
          <w:numId w:val="32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ม็ดในลูกกระวา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017067" w:rsidRDefault="00017067" w:rsidP="00405260">
      <w:pPr>
        <w:pStyle w:val="a3"/>
        <w:numPr>
          <w:ilvl w:val="0"/>
          <w:numId w:val="32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ลูกจันทน์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017067" w:rsidRDefault="00017067" w:rsidP="00017067">
      <w:pPr>
        <w:spacing w:after="0"/>
        <w:jc w:val="both"/>
        <w:rPr>
          <w:rFonts w:asciiTheme="majorBidi" w:hAnsiTheme="majorBidi" w:cstheme="majorBidi"/>
          <w:sz w:val="32"/>
          <w:szCs w:val="32"/>
        </w:rPr>
      </w:pPr>
    </w:p>
    <w:p w:rsidR="00017067" w:rsidRPr="00017067" w:rsidRDefault="00017067" w:rsidP="00017067">
      <w:pPr>
        <w:pStyle w:val="a3"/>
        <w:numPr>
          <w:ilvl w:val="0"/>
          <w:numId w:val="2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 w:rsidRPr="00017067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ผัดพริกขิง</w:t>
      </w:r>
    </w:p>
    <w:p w:rsidR="00017067" w:rsidRDefault="00017067" w:rsidP="00017067">
      <w:p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 w:rsidRPr="00017067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017067" w:rsidRPr="00017067" w:rsidRDefault="00017067" w:rsidP="00017067">
      <w:pPr>
        <w:pStyle w:val="a3"/>
        <w:numPr>
          <w:ilvl w:val="0"/>
          <w:numId w:val="33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แห้งเอาเมล็ดออกหั่นฝ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¼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017067" w:rsidRPr="00017067" w:rsidRDefault="00017067" w:rsidP="00017067">
      <w:pPr>
        <w:pStyle w:val="a3"/>
        <w:numPr>
          <w:ilvl w:val="0"/>
          <w:numId w:val="33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ซ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017067" w:rsidRPr="00017067" w:rsidRDefault="00017067" w:rsidP="00017067">
      <w:pPr>
        <w:pStyle w:val="a3"/>
        <w:numPr>
          <w:ilvl w:val="0"/>
          <w:numId w:val="33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ซ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017067" w:rsidRPr="00017067" w:rsidRDefault="00017067" w:rsidP="00017067">
      <w:pPr>
        <w:pStyle w:val="a3"/>
        <w:numPr>
          <w:ilvl w:val="0"/>
          <w:numId w:val="33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่าซ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017067" w:rsidRPr="00017067" w:rsidRDefault="00017067" w:rsidP="00017067">
      <w:pPr>
        <w:pStyle w:val="a3"/>
        <w:numPr>
          <w:ilvl w:val="0"/>
          <w:numId w:val="33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ตะไคร้ซ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017067" w:rsidRPr="00017067" w:rsidRDefault="00017067" w:rsidP="00017067">
      <w:pPr>
        <w:pStyle w:val="a3"/>
        <w:numPr>
          <w:ilvl w:val="0"/>
          <w:numId w:val="33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ไทยเม็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¼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017067" w:rsidRPr="00017067" w:rsidRDefault="00017067" w:rsidP="00017067">
      <w:pPr>
        <w:pStyle w:val="a3"/>
        <w:numPr>
          <w:ilvl w:val="0"/>
          <w:numId w:val="33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ผิวมะกรูดซ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017067" w:rsidRPr="00017067" w:rsidRDefault="00017067" w:rsidP="00017067">
      <w:pPr>
        <w:pStyle w:val="a3"/>
        <w:numPr>
          <w:ilvl w:val="0"/>
          <w:numId w:val="33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กลือ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017067" w:rsidRPr="00017067" w:rsidRDefault="00017067" w:rsidP="00017067">
      <w:pPr>
        <w:pStyle w:val="a3"/>
        <w:numPr>
          <w:ilvl w:val="0"/>
          <w:numId w:val="33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วี</w:t>
      </w:r>
      <w:proofErr w:type="spellStart"/>
      <w:r>
        <w:rPr>
          <w:rFonts w:asciiTheme="majorBidi" w:hAnsiTheme="majorBidi" w:cstheme="majorBidi" w:hint="cs"/>
          <w:sz w:val="32"/>
          <w:szCs w:val="32"/>
          <w:cs/>
        </w:rPr>
        <w:t>ทเจิร์ม</w:t>
      </w:r>
      <w:proofErr w:type="spellEnd"/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¼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017067" w:rsidRDefault="00017067" w:rsidP="00017067">
      <w:p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</w:p>
    <w:p w:rsidR="00017067" w:rsidRDefault="00017067" w:rsidP="00017067">
      <w:p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</w:p>
    <w:p w:rsidR="00017067" w:rsidRDefault="00017067" w:rsidP="00017067">
      <w:p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</w:p>
    <w:p w:rsidR="00017067" w:rsidRDefault="00017067" w:rsidP="00017067">
      <w:p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</w:p>
    <w:p w:rsidR="00017067" w:rsidRDefault="00017067" w:rsidP="00017067">
      <w:p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</w:p>
    <w:p w:rsidR="00017067" w:rsidRDefault="00017067" w:rsidP="00017067">
      <w:p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</w:p>
    <w:p w:rsidR="00017067" w:rsidRDefault="00017067" w:rsidP="00017067">
      <w:p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</w:p>
    <w:p w:rsidR="00017067" w:rsidRDefault="00017067" w:rsidP="00017067">
      <w:p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</w:p>
    <w:p w:rsidR="00017067" w:rsidRDefault="00017067" w:rsidP="00017067">
      <w:p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</w:p>
    <w:p w:rsidR="00017067" w:rsidRDefault="00017067" w:rsidP="00017067">
      <w:p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</w:p>
    <w:p w:rsidR="00017067" w:rsidRDefault="00017067" w:rsidP="00017067">
      <w:p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</w:p>
    <w:p w:rsidR="00017067" w:rsidRDefault="00017067" w:rsidP="00017067">
      <w:pPr>
        <w:pStyle w:val="a3"/>
        <w:numPr>
          <w:ilvl w:val="0"/>
          <w:numId w:val="2"/>
        </w:num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เครื่องห่อหมก</w:t>
      </w:r>
    </w:p>
    <w:p w:rsidR="00017067" w:rsidRDefault="00017067" w:rsidP="00017067">
      <w:pPr>
        <w:spacing w:after="0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017067" w:rsidRDefault="00017067" w:rsidP="00017067">
      <w:pPr>
        <w:pStyle w:val="a3"/>
        <w:numPr>
          <w:ilvl w:val="0"/>
          <w:numId w:val="34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 w:rsidRPr="00017067">
        <w:rPr>
          <w:rFonts w:asciiTheme="majorBidi" w:hAnsiTheme="majorBidi" w:cstheme="majorBidi" w:hint="cs"/>
          <w:sz w:val="32"/>
          <w:szCs w:val="32"/>
          <w:cs/>
        </w:rPr>
        <w:t>พริกแห</w:t>
      </w:r>
      <w:r>
        <w:rPr>
          <w:rFonts w:asciiTheme="majorBidi" w:hAnsiTheme="majorBidi" w:cstheme="majorBidi" w:hint="cs"/>
          <w:sz w:val="32"/>
          <w:szCs w:val="32"/>
          <w:cs/>
        </w:rPr>
        <w:t>้งแกะเมล็ดออกแช่น้ำ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017067" w:rsidRDefault="00017067" w:rsidP="00017067">
      <w:pPr>
        <w:pStyle w:val="a3"/>
        <w:numPr>
          <w:ilvl w:val="0"/>
          <w:numId w:val="34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ตะไคร้หั่นฝ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017067" w:rsidRDefault="00017067" w:rsidP="00017067">
      <w:pPr>
        <w:pStyle w:val="a3"/>
        <w:numPr>
          <w:ilvl w:val="0"/>
          <w:numId w:val="34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หัวเล็ก</w:t>
      </w:r>
    </w:p>
    <w:p w:rsidR="00017067" w:rsidRDefault="00017067" w:rsidP="00017067">
      <w:pPr>
        <w:pStyle w:val="a3"/>
        <w:numPr>
          <w:ilvl w:val="0"/>
          <w:numId w:val="34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ลีบ</w:t>
      </w:r>
    </w:p>
    <w:p w:rsidR="00017067" w:rsidRDefault="00017067" w:rsidP="00017067">
      <w:pPr>
        <w:pStyle w:val="a3"/>
        <w:numPr>
          <w:ilvl w:val="0"/>
          <w:numId w:val="34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่าหั่นฝ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017067" w:rsidRDefault="00017067" w:rsidP="00017067">
      <w:pPr>
        <w:pStyle w:val="a3"/>
        <w:numPr>
          <w:ilvl w:val="0"/>
          <w:numId w:val="34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ชายหั่นฝ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ราก</w:t>
      </w:r>
    </w:p>
    <w:p w:rsidR="00017067" w:rsidRDefault="00017067" w:rsidP="00017067">
      <w:pPr>
        <w:pStyle w:val="a3"/>
        <w:numPr>
          <w:ilvl w:val="0"/>
          <w:numId w:val="34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วี</w:t>
      </w:r>
      <w:proofErr w:type="spellStart"/>
      <w:r>
        <w:rPr>
          <w:rFonts w:asciiTheme="majorBidi" w:hAnsiTheme="majorBidi" w:cstheme="majorBidi" w:hint="cs"/>
          <w:sz w:val="32"/>
          <w:szCs w:val="32"/>
          <w:cs/>
        </w:rPr>
        <w:t>ทเจิร์ม</w:t>
      </w:r>
      <w:proofErr w:type="spellEnd"/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¼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017067" w:rsidRDefault="00017067" w:rsidP="00017067">
      <w:pPr>
        <w:pStyle w:val="a3"/>
        <w:numPr>
          <w:ilvl w:val="0"/>
          <w:numId w:val="34"/>
        </w:numPr>
        <w:spacing w:after="0"/>
        <w:jc w:val="both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กลือ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017067" w:rsidRDefault="00017067" w:rsidP="00017067">
      <w:pPr>
        <w:pStyle w:val="a3"/>
        <w:numPr>
          <w:ilvl w:val="0"/>
          <w:numId w:val="34"/>
        </w:numPr>
        <w:spacing w:after="0"/>
        <w:jc w:val="both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ผิวมะกรูดหั่นฝ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ab/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6F4DC2" w:rsidRDefault="006F4DC2" w:rsidP="006F4DC2">
      <w:pPr>
        <w:spacing w:after="0"/>
        <w:jc w:val="both"/>
        <w:rPr>
          <w:rFonts w:asciiTheme="majorBidi" w:hAnsiTheme="majorBidi" w:cstheme="majorBidi" w:hint="cs"/>
          <w:sz w:val="32"/>
          <w:szCs w:val="32"/>
        </w:rPr>
      </w:pPr>
    </w:p>
    <w:p w:rsidR="006F4DC2" w:rsidRDefault="006F4DC2" w:rsidP="006F4DC2">
      <w:pPr>
        <w:spacing w:after="0"/>
        <w:jc w:val="both"/>
        <w:rPr>
          <w:rFonts w:asciiTheme="majorBidi" w:hAnsiTheme="majorBidi" w:cstheme="majorBidi"/>
          <w:sz w:val="32"/>
          <w:szCs w:val="32"/>
          <w:cs/>
        </w:rPr>
      </w:pPr>
      <w:r>
        <w:rPr>
          <w:rFonts w:asciiTheme="majorBidi" w:hAnsiTheme="majorBidi" w:cstheme="majorBidi"/>
          <w:sz w:val="32"/>
          <w:szCs w:val="32"/>
          <w:cs/>
        </w:rPr>
        <w:fldChar w:fldCharType="begin"/>
      </w:r>
      <w:r>
        <w:rPr>
          <w:rFonts w:asciiTheme="majorBidi" w:hAnsiTheme="majorBidi" w:cstheme="majorBidi"/>
          <w:sz w:val="32"/>
          <w:szCs w:val="32"/>
        </w:rPr>
        <w:instrText xml:space="preserve"> ADDIN EN.CITE &lt;EndNote&gt;&lt;Cite&gt;&lt;Author&gt;</w:instrText>
      </w:r>
      <w:r>
        <w:rPr>
          <w:rFonts w:asciiTheme="majorBidi" w:hAnsiTheme="majorBidi" w:cstheme="majorBidi"/>
          <w:sz w:val="32"/>
          <w:szCs w:val="32"/>
          <w:cs/>
        </w:rPr>
        <w:instrText>จิรพรรณ มัธยมจันทร์</w:instrText>
      </w:r>
      <w:r>
        <w:rPr>
          <w:rFonts w:asciiTheme="majorBidi" w:hAnsiTheme="majorBidi" w:cstheme="majorBidi"/>
          <w:sz w:val="32"/>
          <w:szCs w:val="32"/>
        </w:rPr>
        <w:instrText>&lt;/Author&gt;&lt;Year&gt;2542&lt;/Year&gt;&lt;RecNum&gt;6&lt;/RecNum&gt;&lt;record&gt;&lt;rec-number&gt;6&lt;/rec-number&gt;&lt;foreign-keys&gt;&lt;key app="EN" db-id="aespp99rux9w5vesdfp50xfp0a20za5fwerd"&gt;6&lt;/key&gt;&lt;/foreign-keys&gt;&lt;ref-type name="Book"&gt;6&lt;/ref-type&gt;&lt;contributors&gt;&lt;authors&gt;&lt;author&gt;&lt;style face="normal" font="default" charset="222" size="100%"&gt;</w:instrText>
      </w:r>
      <w:r>
        <w:rPr>
          <w:rFonts w:asciiTheme="majorBidi" w:hAnsiTheme="majorBidi" w:cstheme="majorBidi"/>
          <w:sz w:val="32"/>
          <w:szCs w:val="32"/>
          <w:cs/>
        </w:rPr>
        <w:instrText>จิรพรรณ มัธยมจันทร์</w:instrText>
      </w:r>
      <w:r>
        <w:rPr>
          <w:rFonts w:asciiTheme="majorBidi" w:hAnsiTheme="majorBidi" w:cstheme="majorBidi"/>
          <w:sz w:val="32"/>
          <w:szCs w:val="32"/>
        </w:rPr>
        <w:instrText>,&lt;/style&gt;&lt;/author&gt;&lt;/authors&gt;&lt;secondary-authors&gt;&lt;author&gt;&lt;style face="normal" font="default" charset="222" size="100%"&gt;</w:instrText>
      </w:r>
      <w:r>
        <w:rPr>
          <w:rFonts w:asciiTheme="majorBidi" w:hAnsiTheme="majorBidi" w:cstheme="majorBidi"/>
          <w:sz w:val="32"/>
          <w:szCs w:val="32"/>
          <w:cs/>
        </w:rPr>
        <w:instrText>ลลิตา ธีระสิริ</w:instrText>
      </w:r>
      <w:r>
        <w:rPr>
          <w:rFonts w:asciiTheme="majorBidi" w:hAnsiTheme="majorBidi" w:cstheme="majorBidi"/>
          <w:sz w:val="32"/>
          <w:szCs w:val="32"/>
        </w:rPr>
        <w:instrText>,&lt;/style&gt;&lt;/author&gt;&lt;/secondary-authors&gt;&lt;/contributors&gt;&lt;titles&gt;&lt;title&gt;&lt;style face="normal" font="default" charset="222" size="100%"&gt;</w:instrText>
      </w:r>
      <w:r>
        <w:rPr>
          <w:rFonts w:asciiTheme="majorBidi" w:hAnsiTheme="majorBidi" w:cstheme="majorBidi"/>
          <w:sz w:val="32"/>
          <w:szCs w:val="32"/>
          <w:cs/>
        </w:rPr>
        <w:instrText xml:space="preserve">อร่อยกับ </w:instrText>
      </w:r>
      <w:r>
        <w:rPr>
          <w:rFonts w:asciiTheme="majorBidi" w:hAnsiTheme="majorBidi" w:cstheme="majorBidi"/>
          <w:sz w:val="32"/>
          <w:szCs w:val="32"/>
        </w:rPr>
        <w:instrText xml:space="preserve">200 </w:instrText>
      </w:r>
      <w:r>
        <w:rPr>
          <w:rFonts w:asciiTheme="majorBidi" w:hAnsiTheme="majorBidi" w:cstheme="majorBidi"/>
          <w:sz w:val="32"/>
          <w:szCs w:val="32"/>
          <w:cs/>
        </w:rPr>
        <w:instrText>จาน อาหารต้านมะเร็ง</w:instrText>
      </w:r>
      <w:r>
        <w:rPr>
          <w:rFonts w:asciiTheme="majorBidi" w:hAnsiTheme="majorBidi" w:cstheme="majorBidi"/>
          <w:sz w:val="32"/>
          <w:szCs w:val="32"/>
        </w:rPr>
        <w:instrText>&lt;/style&gt;&lt;/title&gt;&lt;/titles&gt;&lt;dates&gt;&lt;year&gt;2542&lt;/year&gt;&lt;/dates&gt;&lt;pub-location&gt;&lt;style face="normal" font="default" charset="222" size="100%"&gt;</w:instrText>
      </w:r>
      <w:r>
        <w:rPr>
          <w:rFonts w:asciiTheme="majorBidi" w:hAnsiTheme="majorBidi" w:cstheme="majorBidi"/>
          <w:sz w:val="32"/>
          <w:szCs w:val="32"/>
          <w:cs/>
        </w:rPr>
        <w:instrText>กรุงเทพฯ</w:instrText>
      </w:r>
      <w:r>
        <w:rPr>
          <w:rFonts w:asciiTheme="majorBidi" w:hAnsiTheme="majorBidi" w:cstheme="majorBidi"/>
          <w:sz w:val="32"/>
          <w:szCs w:val="32"/>
        </w:rPr>
        <w:instrText>&lt;/style&gt;&lt;/pub-location&gt;&lt;publisher&gt;&lt;style face="normal" font="default" charset="222" size="100%"&gt;</w:instrText>
      </w:r>
      <w:r>
        <w:rPr>
          <w:rFonts w:asciiTheme="majorBidi" w:hAnsiTheme="majorBidi" w:cstheme="majorBidi"/>
          <w:sz w:val="32"/>
          <w:szCs w:val="32"/>
          <w:cs/>
        </w:rPr>
        <w:instrText>รวมทรรศน์</w:instrText>
      </w:r>
      <w:r>
        <w:rPr>
          <w:rFonts w:asciiTheme="majorBidi" w:hAnsiTheme="majorBidi" w:cstheme="majorBidi"/>
          <w:sz w:val="32"/>
          <w:szCs w:val="32"/>
        </w:rPr>
        <w:instrText>&lt;/style&gt;&lt;/publisher&gt;&lt;urls&gt;&lt;/urls&gt;&lt;/record&gt;&lt;/Cite&gt;&lt;/EndNote&gt;</w:instrText>
      </w:r>
      <w:r>
        <w:rPr>
          <w:rFonts w:asciiTheme="majorBidi" w:hAnsiTheme="majorBidi" w:cstheme="majorBidi"/>
          <w:sz w:val="32"/>
          <w:szCs w:val="32"/>
          <w:cs/>
        </w:rPr>
        <w:fldChar w:fldCharType="separate"/>
      </w:r>
      <w:r>
        <w:rPr>
          <w:rFonts w:asciiTheme="majorBidi" w:hAnsiTheme="majorBidi" w:cstheme="majorBidi"/>
          <w:sz w:val="32"/>
          <w:szCs w:val="32"/>
          <w:cs/>
        </w:rPr>
        <w:t>(จิ</w:t>
      </w:r>
      <w:proofErr w:type="spellStart"/>
      <w:r>
        <w:rPr>
          <w:rFonts w:asciiTheme="majorBidi" w:hAnsiTheme="majorBidi" w:cstheme="majorBidi"/>
          <w:sz w:val="32"/>
          <w:szCs w:val="32"/>
          <w:cs/>
        </w:rPr>
        <w:t>รพร</w:t>
      </w:r>
      <w:proofErr w:type="spellEnd"/>
      <w:r>
        <w:rPr>
          <w:rFonts w:asciiTheme="majorBidi" w:hAnsiTheme="majorBidi" w:cstheme="majorBidi"/>
          <w:sz w:val="32"/>
          <w:szCs w:val="32"/>
          <w:cs/>
        </w:rPr>
        <w:t>รณ มัธยมจันทร์</w:t>
      </w:r>
      <w:r>
        <w:rPr>
          <w:rFonts w:asciiTheme="majorBidi" w:hAnsiTheme="majorBidi" w:cstheme="majorBidi"/>
          <w:sz w:val="32"/>
          <w:szCs w:val="32"/>
        </w:rPr>
        <w:t xml:space="preserve">, </w:t>
      </w:r>
      <w:r>
        <w:rPr>
          <w:rFonts w:asciiTheme="majorBidi" w:hAnsiTheme="majorBidi" w:cstheme="majorBidi"/>
          <w:sz w:val="32"/>
          <w:szCs w:val="32"/>
          <w:cs/>
        </w:rPr>
        <w:t>2542)</w:t>
      </w:r>
      <w:r>
        <w:rPr>
          <w:rFonts w:asciiTheme="majorBidi" w:hAnsiTheme="majorBidi" w:cstheme="majorBidi"/>
          <w:sz w:val="32"/>
          <w:szCs w:val="32"/>
          <w:cs/>
        </w:rPr>
        <w:fldChar w:fldCharType="end"/>
      </w:r>
      <w:bookmarkStart w:id="0" w:name="_GoBack"/>
      <w:bookmarkEnd w:id="0"/>
    </w:p>
    <w:p w:rsidR="006F4DC2" w:rsidRDefault="006F4DC2" w:rsidP="006F4DC2">
      <w:pPr>
        <w:spacing w:after="0"/>
        <w:jc w:val="both"/>
        <w:rPr>
          <w:rFonts w:asciiTheme="majorBidi" w:hAnsiTheme="majorBidi" w:cstheme="majorBidi"/>
          <w:sz w:val="32"/>
          <w:szCs w:val="32"/>
          <w:cs/>
        </w:rPr>
      </w:pPr>
    </w:p>
    <w:p w:rsidR="006F4DC2" w:rsidRPr="006F4DC2" w:rsidRDefault="006F4DC2" w:rsidP="006F4DC2">
      <w:pPr>
        <w:spacing w:after="0" w:line="240" w:lineRule="auto"/>
        <w:ind w:left="720" w:hanging="720"/>
        <w:jc w:val="both"/>
        <w:rPr>
          <w:rFonts w:ascii="Calibri" w:hAnsi="Calibri" w:cs="Calibri"/>
          <w:szCs w:val="32"/>
          <w:cs/>
        </w:rPr>
      </w:pPr>
      <w:r>
        <w:rPr>
          <w:rFonts w:asciiTheme="majorBidi" w:hAnsiTheme="majorBidi" w:cstheme="majorBidi"/>
          <w:sz w:val="32"/>
          <w:szCs w:val="32"/>
          <w:cs/>
        </w:rPr>
        <w:fldChar w:fldCharType="begin"/>
      </w:r>
      <w:r>
        <w:rPr>
          <w:rFonts w:asciiTheme="majorBidi" w:hAnsiTheme="majorBidi" w:cstheme="majorBidi"/>
          <w:sz w:val="32"/>
          <w:szCs w:val="32"/>
        </w:rPr>
        <w:instrText xml:space="preserve"> ADDIN EN.REFLIST </w:instrText>
      </w:r>
      <w:r>
        <w:rPr>
          <w:rFonts w:asciiTheme="majorBidi" w:hAnsiTheme="majorBidi" w:cstheme="majorBidi"/>
          <w:sz w:val="32"/>
          <w:szCs w:val="32"/>
          <w:cs/>
        </w:rPr>
        <w:fldChar w:fldCharType="separate"/>
      </w:r>
      <w:r w:rsidRPr="006F4DC2">
        <w:rPr>
          <w:rFonts w:ascii="Calibri" w:hAnsi="Calibri" w:cs="Calibri"/>
          <w:szCs w:val="32"/>
          <w:cs/>
        </w:rPr>
        <w:t>จิ</w:t>
      </w:r>
      <w:proofErr w:type="spellStart"/>
      <w:r w:rsidRPr="006F4DC2">
        <w:rPr>
          <w:rFonts w:ascii="Calibri" w:hAnsi="Calibri" w:cs="Calibri"/>
          <w:szCs w:val="32"/>
          <w:cs/>
        </w:rPr>
        <w:t>รพร</w:t>
      </w:r>
      <w:proofErr w:type="spellEnd"/>
      <w:r w:rsidRPr="006F4DC2">
        <w:rPr>
          <w:rFonts w:ascii="Calibri" w:hAnsi="Calibri" w:cs="Calibri"/>
          <w:szCs w:val="32"/>
          <w:cs/>
        </w:rPr>
        <w:t xml:space="preserve">รณ มัธยมจันทร์. 2542. </w:t>
      </w:r>
      <w:r w:rsidRPr="006F4DC2">
        <w:rPr>
          <w:rFonts w:ascii="Calibri" w:hAnsi="Calibri" w:cs="Calibri"/>
          <w:i/>
          <w:szCs w:val="32"/>
          <w:cs/>
        </w:rPr>
        <w:t>อร่อยกับ 200 จาน อาหารต้านมะเร็ง</w:t>
      </w:r>
      <w:r w:rsidRPr="006F4DC2">
        <w:rPr>
          <w:rFonts w:ascii="Calibri" w:hAnsi="Calibri" w:cs="Calibri"/>
          <w:szCs w:val="32"/>
          <w:cs/>
        </w:rPr>
        <w:t xml:space="preserve">. </w:t>
      </w:r>
      <w:proofErr w:type="gramStart"/>
      <w:r w:rsidRPr="006F4DC2">
        <w:rPr>
          <w:rFonts w:ascii="Calibri" w:hAnsi="Calibri" w:cs="Calibri"/>
          <w:szCs w:val="32"/>
        </w:rPr>
        <w:t xml:space="preserve">Edited by </w:t>
      </w:r>
      <w:proofErr w:type="spellStart"/>
      <w:r w:rsidRPr="006F4DC2">
        <w:rPr>
          <w:rFonts w:ascii="Cordia New" w:hAnsi="Cordia New" w:cs="Cordia New" w:hint="cs"/>
          <w:szCs w:val="32"/>
          <w:cs/>
        </w:rPr>
        <w:t>ลลิ</w:t>
      </w:r>
      <w:proofErr w:type="spellEnd"/>
      <w:r w:rsidRPr="006F4DC2">
        <w:rPr>
          <w:rFonts w:ascii="Cordia New" w:hAnsi="Cordia New" w:cs="Cordia New" w:hint="cs"/>
          <w:szCs w:val="32"/>
          <w:cs/>
        </w:rPr>
        <w:t>ตา</w:t>
      </w:r>
      <w:r w:rsidRPr="006F4DC2">
        <w:rPr>
          <w:rFonts w:ascii="Calibri" w:hAnsi="Calibri" w:cs="Calibri"/>
          <w:szCs w:val="32"/>
          <w:cs/>
        </w:rPr>
        <w:t xml:space="preserve"> </w:t>
      </w:r>
      <w:proofErr w:type="spellStart"/>
      <w:r w:rsidRPr="006F4DC2">
        <w:rPr>
          <w:rFonts w:ascii="Cordia New" w:hAnsi="Cordia New" w:cs="Cordia New" w:hint="cs"/>
          <w:szCs w:val="32"/>
          <w:cs/>
        </w:rPr>
        <w:t>ธี</w:t>
      </w:r>
      <w:proofErr w:type="spellEnd"/>
      <w:r w:rsidRPr="006F4DC2">
        <w:rPr>
          <w:rFonts w:ascii="Cordia New" w:hAnsi="Cordia New" w:cs="Cordia New" w:hint="cs"/>
          <w:szCs w:val="32"/>
          <w:cs/>
        </w:rPr>
        <w:t>ระสิริ</w:t>
      </w:r>
      <w:r w:rsidRPr="006F4DC2">
        <w:rPr>
          <w:rFonts w:ascii="Calibri" w:hAnsi="Calibri" w:cs="Calibri"/>
          <w:szCs w:val="32"/>
          <w:cs/>
        </w:rPr>
        <w:t>.</w:t>
      </w:r>
      <w:proofErr w:type="gramEnd"/>
      <w:r w:rsidRPr="006F4DC2">
        <w:rPr>
          <w:rFonts w:ascii="Calibri" w:hAnsi="Calibri" w:cs="Calibri"/>
          <w:szCs w:val="32"/>
          <w:cs/>
        </w:rPr>
        <w:t xml:space="preserve"> </w:t>
      </w:r>
      <w:r w:rsidRPr="006F4DC2">
        <w:rPr>
          <w:rFonts w:ascii="Cordia New" w:hAnsi="Cordia New" w:cs="Cordia New" w:hint="cs"/>
          <w:szCs w:val="32"/>
          <w:cs/>
        </w:rPr>
        <w:t>กรุงเทพฯ</w:t>
      </w:r>
      <w:r w:rsidRPr="006F4DC2">
        <w:rPr>
          <w:rFonts w:ascii="Calibri" w:hAnsi="Calibri" w:cs="Calibri"/>
          <w:szCs w:val="32"/>
          <w:cs/>
        </w:rPr>
        <w:t xml:space="preserve">: </w:t>
      </w:r>
      <w:proofErr w:type="spellStart"/>
      <w:r w:rsidRPr="006F4DC2">
        <w:rPr>
          <w:rFonts w:ascii="Cordia New" w:hAnsi="Cordia New" w:cs="Cordia New" w:hint="cs"/>
          <w:szCs w:val="32"/>
          <w:cs/>
        </w:rPr>
        <w:t>รวมทรรศน์</w:t>
      </w:r>
      <w:proofErr w:type="spellEnd"/>
      <w:r w:rsidRPr="006F4DC2">
        <w:rPr>
          <w:rFonts w:ascii="Calibri" w:hAnsi="Calibri" w:cs="Calibri"/>
          <w:szCs w:val="32"/>
          <w:cs/>
        </w:rPr>
        <w:t>.</w:t>
      </w:r>
    </w:p>
    <w:p w:rsidR="006F4DC2" w:rsidRDefault="006F4DC2" w:rsidP="006F4DC2">
      <w:pPr>
        <w:spacing w:after="0" w:line="240" w:lineRule="auto"/>
        <w:ind w:left="720" w:hanging="720"/>
        <w:jc w:val="both"/>
        <w:rPr>
          <w:rFonts w:asciiTheme="majorBidi" w:hAnsiTheme="majorBidi" w:cstheme="majorBidi"/>
          <w:sz w:val="32"/>
          <w:szCs w:val="32"/>
          <w:cs/>
        </w:rPr>
      </w:pPr>
    </w:p>
    <w:p w:rsidR="006F4DC2" w:rsidRPr="006F4DC2" w:rsidRDefault="006F4DC2" w:rsidP="006F4DC2">
      <w:pPr>
        <w:spacing w:after="0"/>
        <w:jc w:val="both"/>
        <w:rPr>
          <w:rFonts w:asciiTheme="majorBidi" w:hAnsiTheme="majorBidi" w:cstheme="majorBidi"/>
          <w:sz w:val="32"/>
          <w:szCs w:val="32"/>
          <w:cs/>
        </w:rPr>
      </w:pPr>
      <w:r>
        <w:rPr>
          <w:rFonts w:asciiTheme="majorBidi" w:hAnsiTheme="majorBidi" w:cstheme="majorBidi"/>
          <w:sz w:val="32"/>
          <w:szCs w:val="32"/>
          <w:cs/>
        </w:rPr>
        <w:fldChar w:fldCharType="end"/>
      </w:r>
    </w:p>
    <w:sectPr w:rsidR="006F4DC2" w:rsidRPr="006F4DC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ordia New">
    <w:panose1 w:val="020B0304020202020204"/>
    <w:charset w:val="00"/>
    <w:family w:val="swiss"/>
    <w:pitch w:val="variable"/>
    <w:sig w:usb0="01000003" w:usb1="00000000" w:usb2="00000000" w:usb3="00000000" w:csb0="00010001" w:csb1="00000000"/>
  </w:font>
  <w:font w:name="Angsana New">
    <w:panose1 w:val="02020603050405020304"/>
    <w:charset w:val="00"/>
    <w:family w:val="roman"/>
    <w:pitch w:val="variable"/>
    <w:sig w:usb0="01000003" w:usb1="00000000" w:usb2="00000000" w:usb3="00000000" w:csb0="0001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196DC3"/>
    <w:multiLevelType w:val="hybridMultilevel"/>
    <w:tmpl w:val="46D47ED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8EB5E68"/>
    <w:multiLevelType w:val="hybridMultilevel"/>
    <w:tmpl w:val="E74290F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>
    <w:nsid w:val="0A840DB4"/>
    <w:multiLevelType w:val="hybridMultilevel"/>
    <w:tmpl w:val="C9AA296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>
    <w:nsid w:val="0F247BD9"/>
    <w:multiLevelType w:val="hybridMultilevel"/>
    <w:tmpl w:val="35BA9BD0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>
    <w:nsid w:val="19A17BDE"/>
    <w:multiLevelType w:val="hybridMultilevel"/>
    <w:tmpl w:val="76785BF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>
    <w:nsid w:val="1E22467D"/>
    <w:multiLevelType w:val="hybridMultilevel"/>
    <w:tmpl w:val="BCB02F8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>
    <w:nsid w:val="1EA14146"/>
    <w:multiLevelType w:val="hybridMultilevel"/>
    <w:tmpl w:val="C2FE21E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1EBD7903"/>
    <w:multiLevelType w:val="hybridMultilevel"/>
    <w:tmpl w:val="78A002A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>
    <w:nsid w:val="1F454D81"/>
    <w:multiLevelType w:val="hybridMultilevel"/>
    <w:tmpl w:val="3E04756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>
    <w:nsid w:val="2BF17C27"/>
    <w:multiLevelType w:val="hybridMultilevel"/>
    <w:tmpl w:val="8BB64B8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>
    <w:nsid w:val="2F5E5DA7"/>
    <w:multiLevelType w:val="hybridMultilevel"/>
    <w:tmpl w:val="3C4ED5F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>
    <w:nsid w:val="3A0B07A1"/>
    <w:multiLevelType w:val="hybridMultilevel"/>
    <w:tmpl w:val="DB9C839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>
    <w:nsid w:val="3C9A0DEC"/>
    <w:multiLevelType w:val="hybridMultilevel"/>
    <w:tmpl w:val="7E60B07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>
    <w:nsid w:val="3F4D26BA"/>
    <w:multiLevelType w:val="hybridMultilevel"/>
    <w:tmpl w:val="C776B1F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>
    <w:nsid w:val="436E05D1"/>
    <w:multiLevelType w:val="hybridMultilevel"/>
    <w:tmpl w:val="C254984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5">
    <w:nsid w:val="44773D0F"/>
    <w:multiLevelType w:val="hybridMultilevel"/>
    <w:tmpl w:val="3EEE82A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>
    <w:nsid w:val="4B12435B"/>
    <w:multiLevelType w:val="hybridMultilevel"/>
    <w:tmpl w:val="64A45E7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>
    <w:nsid w:val="4D0326F0"/>
    <w:multiLevelType w:val="hybridMultilevel"/>
    <w:tmpl w:val="A2E6EF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4D161937"/>
    <w:multiLevelType w:val="hybridMultilevel"/>
    <w:tmpl w:val="FD321FA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4E5E3BB0"/>
    <w:multiLevelType w:val="hybridMultilevel"/>
    <w:tmpl w:val="2D36D91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0">
    <w:nsid w:val="53FB7A6A"/>
    <w:multiLevelType w:val="hybridMultilevel"/>
    <w:tmpl w:val="2104E6A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1">
    <w:nsid w:val="64B07CB4"/>
    <w:multiLevelType w:val="hybridMultilevel"/>
    <w:tmpl w:val="BA283E6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2">
    <w:nsid w:val="64D21709"/>
    <w:multiLevelType w:val="hybridMultilevel"/>
    <w:tmpl w:val="B902FA5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3">
    <w:nsid w:val="674352F1"/>
    <w:multiLevelType w:val="hybridMultilevel"/>
    <w:tmpl w:val="69984E3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4">
    <w:nsid w:val="6A533C5A"/>
    <w:multiLevelType w:val="hybridMultilevel"/>
    <w:tmpl w:val="34DC696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5">
    <w:nsid w:val="6BAA266B"/>
    <w:multiLevelType w:val="hybridMultilevel"/>
    <w:tmpl w:val="01183BE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6">
    <w:nsid w:val="70CB6605"/>
    <w:multiLevelType w:val="hybridMultilevel"/>
    <w:tmpl w:val="3C9A5B3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7">
    <w:nsid w:val="74E0130E"/>
    <w:multiLevelType w:val="hybridMultilevel"/>
    <w:tmpl w:val="42A87C5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8">
    <w:nsid w:val="774D1454"/>
    <w:multiLevelType w:val="hybridMultilevel"/>
    <w:tmpl w:val="22208F6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9">
    <w:nsid w:val="77FC56A6"/>
    <w:multiLevelType w:val="hybridMultilevel"/>
    <w:tmpl w:val="C136A58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0">
    <w:nsid w:val="79AB5F70"/>
    <w:multiLevelType w:val="hybridMultilevel"/>
    <w:tmpl w:val="2CDC47D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1">
    <w:nsid w:val="7FA079EA"/>
    <w:multiLevelType w:val="hybridMultilevel"/>
    <w:tmpl w:val="9F5C181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2">
    <w:nsid w:val="7FA37479"/>
    <w:multiLevelType w:val="hybridMultilevel"/>
    <w:tmpl w:val="439AC32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3">
    <w:nsid w:val="7FFE0877"/>
    <w:multiLevelType w:val="hybridMultilevel"/>
    <w:tmpl w:val="C15A3AE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3"/>
  </w:num>
  <w:num w:numId="3">
    <w:abstractNumId w:val="31"/>
  </w:num>
  <w:num w:numId="4">
    <w:abstractNumId w:val="5"/>
  </w:num>
  <w:num w:numId="5">
    <w:abstractNumId w:val="10"/>
  </w:num>
  <w:num w:numId="6">
    <w:abstractNumId w:val="8"/>
  </w:num>
  <w:num w:numId="7">
    <w:abstractNumId w:val="22"/>
  </w:num>
  <w:num w:numId="8">
    <w:abstractNumId w:val="15"/>
  </w:num>
  <w:num w:numId="9">
    <w:abstractNumId w:val="17"/>
  </w:num>
  <w:num w:numId="10">
    <w:abstractNumId w:val="1"/>
  </w:num>
  <w:num w:numId="11">
    <w:abstractNumId w:val="30"/>
  </w:num>
  <w:num w:numId="12">
    <w:abstractNumId w:val="16"/>
  </w:num>
  <w:num w:numId="13">
    <w:abstractNumId w:val="24"/>
  </w:num>
  <w:num w:numId="14">
    <w:abstractNumId w:val="12"/>
  </w:num>
  <w:num w:numId="15">
    <w:abstractNumId w:val="7"/>
  </w:num>
  <w:num w:numId="16">
    <w:abstractNumId w:val="14"/>
  </w:num>
  <w:num w:numId="17">
    <w:abstractNumId w:val="0"/>
  </w:num>
  <w:num w:numId="18">
    <w:abstractNumId w:val="18"/>
  </w:num>
  <w:num w:numId="19">
    <w:abstractNumId w:val="32"/>
  </w:num>
  <w:num w:numId="20">
    <w:abstractNumId w:val="26"/>
  </w:num>
  <w:num w:numId="21">
    <w:abstractNumId w:val="28"/>
  </w:num>
  <w:num w:numId="22">
    <w:abstractNumId w:val="25"/>
  </w:num>
  <w:num w:numId="23">
    <w:abstractNumId w:val="19"/>
  </w:num>
  <w:num w:numId="24">
    <w:abstractNumId w:val="21"/>
  </w:num>
  <w:num w:numId="25">
    <w:abstractNumId w:val="33"/>
  </w:num>
  <w:num w:numId="26">
    <w:abstractNumId w:val="13"/>
  </w:num>
  <w:num w:numId="27">
    <w:abstractNumId w:val="4"/>
  </w:num>
  <w:num w:numId="28">
    <w:abstractNumId w:val="23"/>
  </w:num>
  <w:num w:numId="29">
    <w:abstractNumId w:val="11"/>
  </w:num>
  <w:num w:numId="30">
    <w:abstractNumId w:val="27"/>
  </w:num>
  <w:num w:numId="31">
    <w:abstractNumId w:val="20"/>
  </w:num>
  <w:num w:numId="32">
    <w:abstractNumId w:val="2"/>
  </w:num>
  <w:num w:numId="33">
    <w:abstractNumId w:val="9"/>
  </w:num>
  <w:num w:numId="34">
    <w:abstractNumId w:val="2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applyBreakingRules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ibraries" w:val="&lt;ENLibraries&gt;&lt;Libraries&gt;&lt;item&gt;อาหารเป็นยา.enl&lt;/item&gt;&lt;/Libraries&gt;&lt;/ENLibraries&gt;"/>
  </w:docVars>
  <w:rsids>
    <w:rsidRoot w:val="006001B9"/>
    <w:rsid w:val="00005CDD"/>
    <w:rsid w:val="00017067"/>
    <w:rsid w:val="000250D6"/>
    <w:rsid w:val="00085EBE"/>
    <w:rsid w:val="000A5189"/>
    <w:rsid w:val="0014149D"/>
    <w:rsid w:val="001F41A7"/>
    <w:rsid w:val="0022220A"/>
    <w:rsid w:val="002F15CF"/>
    <w:rsid w:val="003F5A4C"/>
    <w:rsid w:val="00405260"/>
    <w:rsid w:val="00411703"/>
    <w:rsid w:val="005823A1"/>
    <w:rsid w:val="00586CA7"/>
    <w:rsid w:val="005A7BF1"/>
    <w:rsid w:val="005E7CBA"/>
    <w:rsid w:val="006001B9"/>
    <w:rsid w:val="00631356"/>
    <w:rsid w:val="006F4DC2"/>
    <w:rsid w:val="0076224B"/>
    <w:rsid w:val="007926AD"/>
    <w:rsid w:val="007941DF"/>
    <w:rsid w:val="008F7216"/>
    <w:rsid w:val="00A310A8"/>
    <w:rsid w:val="00BD6338"/>
    <w:rsid w:val="00C75DF6"/>
    <w:rsid w:val="00CD3443"/>
    <w:rsid w:val="00CD36E3"/>
    <w:rsid w:val="00D05167"/>
    <w:rsid w:val="00D2540D"/>
    <w:rsid w:val="00E91113"/>
    <w:rsid w:val="00EB7C4A"/>
    <w:rsid w:val="00ED47DE"/>
    <w:rsid w:val="00F479E9"/>
    <w:rsid w:val="00F83D0D"/>
    <w:rsid w:val="00FE27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6001B9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6001B9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52</TotalTime>
  <Pages>15</Pages>
  <Words>1255</Words>
  <Characters>7159</Characters>
  <Application>Microsoft Office Word</Application>
  <DocSecurity>0</DocSecurity>
  <Lines>59</Lines>
  <Paragraphs>16</Paragraphs>
  <ScaleCrop>false</ScaleCrop>
  <HeadingPairs>
    <vt:vector size="2" baseType="variant">
      <vt:variant>
        <vt:lpstr>ชื่อเรื่อง</vt:lpstr>
      </vt:variant>
      <vt:variant>
        <vt:i4>1</vt:i4>
      </vt:variant>
    </vt:vector>
  </HeadingPairs>
  <TitlesOfParts>
    <vt:vector size="1" baseType="lpstr">
      <vt:lpstr/>
    </vt:vector>
  </TitlesOfParts>
  <Company>Home</Company>
  <LinksUpToDate>false</LinksUpToDate>
  <CharactersWithSpaces>839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ingzebub</dc:creator>
  <cp:keywords/>
  <dc:description/>
  <cp:lastModifiedBy>SathianPing</cp:lastModifiedBy>
  <cp:revision>16</cp:revision>
  <dcterms:created xsi:type="dcterms:W3CDTF">2013-07-08T15:28:00Z</dcterms:created>
  <dcterms:modified xsi:type="dcterms:W3CDTF">2013-08-24T19:44:00Z</dcterms:modified>
</cp:coreProperties>
</file>